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CDD45C" w14:textId="77777777" w:rsidR="00E7657A" w:rsidRPr="00BF420F" w:rsidRDefault="00B90549" w:rsidP="00B24449">
      <w:pPr>
        <w:rPr>
          <w:b/>
        </w:rPr>
      </w:pPr>
      <w:r w:rsidRPr="00BF420F">
        <w:rPr>
          <w:b/>
        </w:rPr>
        <w:t>PhD studentship Project information</w:t>
      </w:r>
    </w:p>
    <w:p w14:paraId="385266D4" w14:textId="77777777" w:rsidR="00D1675B" w:rsidRPr="00BF420F" w:rsidRDefault="00D1675B" w:rsidP="00B24449">
      <w:pPr>
        <w:rPr>
          <w:b/>
        </w:rPr>
      </w:pPr>
    </w:p>
    <w:p w14:paraId="4C3F9660" w14:textId="77777777" w:rsidR="00B90549" w:rsidRPr="00BF420F" w:rsidRDefault="00B90549" w:rsidP="00B24449">
      <w:pPr>
        <w:rPr>
          <w:b/>
        </w:rPr>
      </w:pPr>
      <w:r w:rsidRPr="00BF420F">
        <w:rPr>
          <w:b/>
        </w:rPr>
        <w:t>Funding Source:</w:t>
      </w:r>
      <w:r w:rsidR="001A22DD" w:rsidRPr="00BF420F">
        <w:rPr>
          <w:b/>
        </w:rPr>
        <w:t xml:space="preserve"> </w:t>
      </w:r>
      <w:r w:rsidR="001A22DD" w:rsidRPr="00BF420F">
        <w:t>CENTA DTP</w:t>
      </w:r>
    </w:p>
    <w:p w14:paraId="3E78C607" w14:textId="77777777" w:rsidR="00186CBA" w:rsidRPr="00BF420F" w:rsidRDefault="00B90549" w:rsidP="00B24449">
      <w:pPr>
        <w:rPr>
          <w:b/>
        </w:rPr>
      </w:pPr>
      <w:r w:rsidRPr="00BF420F">
        <w:rPr>
          <w:b/>
        </w:rPr>
        <w:t xml:space="preserve">Proposed </w:t>
      </w:r>
      <w:r w:rsidR="00DC7AB5" w:rsidRPr="00BF420F">
        <w:rPr>
          <w:b/>
        </w:rPr>
        <w:t>start</w:t>
      </w:r>
      <w:r w:rsidR="00E7657A" w:rsidRPr="00BF420F">
        <w:rPr>
          <w:b/>
        </w:rPr>
        <w:t xml:space="preserve"> date</w:t>
      </w:r>
      <w:r w:rsidRPr="00BF420F">
        <w:rPr>
          <w:b/>
        </w:rPr>
        <w:t>:</w:t>
      </w:r>
      <w:r w:rsidR="00DC7AB5" w:rsidRPr="00BF420F">
        <w:rPr>
          <w:b/>
        </w:rPr>
        <w:t xml:space="preserve"> </w:t>
      </w:r>
      <w:r w:rsidR="001A22DD" w:rsidRPr="00BF420F">
        <w:t>25</w:t>
      </w:r>
      <w:r w:rsidR="001A22DD" w:rsidRPr="00BF420F">
        <w:rPr>
          <w:vertAlign w:val="superscript"/>
        </w:rPr>
        <w:t>th</w:t>
      </w:r>
      <w:r w:rsidR="001A22DD" w:rsidRPr="00BF420F">
        <w:t xml:space="preserve"> September 2023</w:t>
      </w:r>
    </w:p>
    <w:p w14:paraId="3A51DCA0" w14:textId="77777777" w:rsidR="00797C94" w:rsidRPr="00BF420F" w:rsidRDefault="00797C94" w:rsidP="00797C94">
      <w:r w:rsidRPr="00BF420F">
        <w:rPr>
          <w:b/>
        </w:rPr>
        <w:t xml:space="preserve">Closing date </w:t>
      </w:r>
      <w:r w:rsidR="00B90549" w:rsidRPr="00BF420F">
        <w:rPr>
          <w:b/>
        </w:rPr>
        <w:t>for applications:</w:t>
      </w:r>
      <w:r w:rsidR="001A22DD" w:rsidRPr="00BF420F">
        <w:rPr>
          <w:b/>
        </w:rPr>
        <w:t xml:space="preserve"> </w:t>
      </w:r>
      <w:r w:rsidR="00D930FC" w:rsidRPr="00BF420F">
        <w:t>11</w:t>
      </w:r>
      <w:r w:rsidR="00D930FC" w:rsidRPr="00BF420F">
        <w:rPr>
          <w:vertAlign w:val="superscript"/>
        </w:rPr>
        <w:t>th</w:t>
      </w:r>
      <w:r w:rsidR="00D930FC" w:rsidRPr="00BF420F">
        <w:t xml:space="preserve"> January 2023</w:t>
      </w:r>
    </w:p>
    <w:p w14:paraId="7189B70B" w14:textId="77777777" w:rsidR="00186CBA" w:rsidRPr="00DF28DA" w:rsidRDefault="00186CBA" w:rsidP="00186CBA">
      <w:pPr>
        <w:ind w:left="1440" w:hanging="1440"/>
        <w:rPr>
          <w:rStyle w:val="Hyperlink"/>
          <w:color w:val="auto"/>
          <w:u w:val="none"/>
        </w:rPr>
      </w:pPr>
      <w:r w:rsidRPr="00DF28DA">
        <w:rPr>
          <w:rStyle w:val="Hyperlink"/>
          <w:b/>
          <w:color w:val="auto"/>
          <w:u w:val="none"/>
        </w:rPr>
        <w:t>Eligibility:</w:t>
      </w:r>
      <w:r w:rsidR="00797C94" w:rsidRPr="00DF28DA">
        <w:rPr>
          <w:rStyle w:val="Hyperlink"/>
          <w:b/>
          <w:color w:val="auto"/>
          <w:u w:val="none"/>
        </w:rPr>
        <w:t xml:space="preserve"> </w:t>
      </w:r>
      <w:r w:rsidR="00797C94" w:rsidRPr="00DF28DA">
        <w:rPr>
          <w:rStyle w:val="Hyperlink"/>
          <w:color w:val="auto"/>
          <w:u w:val="none"/>
        </w:rPr>
        <w:t>UK/EU/Inter</w:t>
      </w:r>
      <w:r w:rsidR="00B90549" w:rsidRPr="00DF28DA">
        <w:rPr>
          <w:rStyle w:val="Hyperlink"/>
          <w:color w:val="auto"/>
          <w:u w:val="none"/>
        </w:rPr>
        <w:t>n</w:t>
      </w:r>
      <w:r w:rsidR="00797C94" w:rsidRPr="00DF28DA">
        <w:rPr>
          <w:rStyle w:val="Hyperlink"/>
          <w:color w:val="auto"/>
          <w:u w:val="none"/>
        </w:rPr>
        <w:t>ational</w:t>
      </w:r>
    </w:p>
    <w:p w14:paraId="4B4027CB" w14:textId="77777777" w:rsidR="00B90549" w:rsidRPr="00DF28DA" w:rsidRDefault="00B90549" w:rsidP="00B90549">
      <w:r w:rsidRPr="00DF28DA">
        <w:rPr>
          <w:b/>
        </w:rPr>
        <w:t>Department/School:</w:t>
      </w:r>
      <w:r w:rsidRPr="00DF28DA">
        <w:t xml:space="preserve">  </w:t>
      </w:r>
      <w:r w:rsidR="00A41B42" w:rsidRPr="00DF28DA">
        <w:t xml:space="preserve">Genetics </w:t>
      </w:r>
    </w:p>
    <w:p w14:paraId="774367E4" w14:textId="1C9A1E73" w:rsidR="00A41B42" w:rsidRPr="00DF28DA" w:rsidRDefault="00B90549" w:rsidP="00A41B42">
      <w:r w:rsidRPr="00DF28DA">
        <w:rPr>
          <w:b/>
        </w:rPr>
        <w:t>Supervisors:</w:t>
      </w:r>
      <w:r w:rsidRPr="00DF28DA">
        <w:tab/>
      </w:r>
      <w:r w:rsidR="00A41B42" w:rsidRPr="00DF28DA">
        <w:t xml:space="preserve">PI: </w:t>
      </w:r>
      <w:r w:rsidR="00ED4667">
        <w:t>Roberto Feuda</w:t>
      </w:r>
      <w:r w:rsidR="00A41B42" w:rsidRPr="00DF28DA">
        <w:t xml:space="preserve">, University of Leicester, </w:t>
      </w:r>
      <w:hyperlink r:id="rId6" w:history="1">
        <w:r w:rsidR="00BF420F" w:rsidRPr="00F02F7A">
          <w:rPr>
            <w:rStyle w:val="Hyperlink"/>
          </w:rPr>
          <w:t>rf190@le.ac.uk</w:t>
        </w:r>
      </w:hyperlink>
      <w:r w:rsidR="00BF420F">
        <w:t xml:space="preserve"> </w:t>
      </w:r>
    </w:p>
    <w:p w14:paraId="6FF58B2A" w14:textId="282C1401" w:rsidR="00B90549" w:rsidRDefault="00A41B42" w:rsidP="00ED4667">
      <w:pPr>
        <w:ind w:left="1440"/>
        <w:rPr>
          <w:rFonts w:eastAsia="Times New Roman" w:cstheme="minorHAnsi"/>
          <w:color w:val="222222"/>
          <w:shd w:val="clear" w:color="auto" w:fill="FFFFFF"/>
          <w:lang w:val="en-US"/>
        </w:rPr>
      </w:pPr>
      <w:r w:rsidRPr="00DF28DA">
        <w:t xml:space="preserve">Co-I: </w:t>
      </w:r>
      <w:r w:rsidR="00ED4667">
        <w:rPr>
          <w:rFonts w:eastAsia="Times New Roman" w:cstheme="minorHAnsi"/>
          <w:lang w:val="en-US"/>
        </w:rPr>
        <w:t xml:space="preserve">Ezio Rosato (University of Leicester), Dr </w:t>
      </w:r>
      <w:r w:rsidR="00ED4667">
        <w:rPr>
          <w:rFonts w:eastAsia="Times New Roman" w:cstheme="minorHAnsi"/>
          <w:color w:val="222222"/>
          <w:shd w:val="clear" w:color="auto" w:fill="FFFFFF"/>
          <w:lang w:val="en-US"/>
        </w:rPr>
        <w:t>Vengamanaidu Modepalli (Marine Biological Association, UK)</w:t>
      </w:r>
    </w:p>
    <w:p w14:paraId="4B339980" w14:textId="6056B4F5" w:rsidR="00ED4667" w:rsidRPr="00DF28DA" w:rsidRDefault="00ED4667" w:rsidP="00ED4667">
      <w:pPr>
        <w:ind w:left="720" w:firstLine="720"/>
      </w:pPr>
      <w:r>
        <w:rPr>
          <w:rFonts w:eastAsia="Times New Roman" w:cstheme="minorHAnsi"/>
          <w:color w:val="222222"/>
          <w:shd w:val="clear" w:color="auto" w:fill="FFFFFF"/>
          <w:lang w:val="en-US"/>
        </w:rPr>
        <w:t xml:space="preserve">Collaborator: </w:t>
      </w:r>
      <w:r>
        <w:rPr>
          <w:rFonts w:eastAsia="Times New Roman" w:cstheme="minorHAnsi"/>
          <w:color w:val="000000"/>
          <w:lang w:eastAsia="en-GB"/>
        </w:rPr>
        <w:t>Prof</w:t>
      </w:r>
      <w:r>
        <w:rPr>
          <w:rFonts w:cstheme="minorHAnsi"/>
          <w:color w:val="000000"/>
        </w:rPr>
        <w:t>. Simon G. Sprecher (University of Fribourg, Switzerland)</w:t>
      </w:r>
    </w:p>
    <w:p w14:paraId="0B9B0798" w14:textId="77777777" w:rsidR="00ED4667" w:rsidRDefault="00186CBA" w:rsidP="00ED4667">
      <w:pPr>
        <w:ind w:left="40"/>
        <w:jc w:val="both"/>
        <w:rPr>
          <w:rFonts w:cstheme="minorHAnsi"/>
          <w:b/>
        </w:rPr>
      </w:pPr>
      <w:r w:rsidRPr="00D1675B">
        <w:rPr>
          <w:b/>
        </w:rPr>
        <w:t>Project</w:t>
      </w:r>
      <w:r w:rsidR="00BB2974" w:rsidRPr="00D1675B">
        <w:rPr>
          <w:b/>
        </w:rPr>
        <w:t xml:space="preserve"> Title</w:t>
      </w:r>
      <w:r w:rsidRPr="00D1675B">
        <w:rPr>
          <w:b/>
        </w:rPr>
        <w:t xml:space="preserve">: </w:t>
      </w:r>
      <w:r w:rsidR="00ED4667" w:rsidRPr="00ED4667">
        <w:rPr>
          <w:rFonts w:cstheme="minorHAnsi"/>
          <w:color w:val="000000"/>
        </w:rPr>
        <w:t>The neurobiological bases of the Cambrian explosion</w:t>
      </w:r>
      <w:r w:rsidR="00ED4667" w:rsidRPr="00ED4667">
        <w:rPr>
          <w:rFonts w:cstheme="minorHAnsi"/>
          <w:i/>
          <w:iCs/>
          <w:color w:val="000000"/>
        </w:rPr>
        <w:t>.</w:t>
      </w:r>
    </w:p>
    <w:p w14:paraId="6A1DB001" w14:textId="373E5EB7" w:rsidR="00186CBA" w:rsidRPr="00D1675B" w:rsidRDefault="00186CBA" w:rsidP="00186CBA">
      <w:pPr>
        <w:ind w:left="1440" w:hanging="1440"/>
        <w:rPr>
          <w:b/>
          <w:bCs/>
        </w:rPr>
      </w:pPr>
      <w:r w:rsidRPr="00D1675B">
        <w:rPr>
          <w:b/>
          <w:bCs/>
        </w:rPr>
        <w:t>Project Description:</w:t>
      </w:r>
    </w:p>
    <w:p w14:paraId="7D5E56F7" w14:textId="77777777" w:rsidR="00ED4667" w:rsidRDefault="00ED4667" w:rsidP="00ED4667">
      <w:pPr>
        <w:jc w:val="both"/>
        <w:rPr>
          <w:rFonts w:cstheme="minorHAnsi"/>
          <w:b/>
        </w:rPr>
      </w:pPr>
      <w:r>
        <w:rPr>
          <w:rFonts w:cstheme="minorHAnsi"/>
          <w:b/>
        </w:rPr>
        <w:t xml:space="preserve">Project Highlights: </w:t>
      </w:r>
    </w:p>
    <w:p w14:paraId="273B36D8" w14:textId="77777777" w:rsidR="00ED4667" w:rsidRDefault="00ED4667" w:rsidP="00ED4667">
      <w:pPr>
        <w:pStyle w:val="ListParagraph"/>
        <w:numPr>
          <w:ilvl w:val="0"/>
          <w:numId w:val="11"/>
        </w:numPr>
        <w:spacing w:line="256" w:lineRule="auto"/>
        <w:jc w:val="both"/>
        <w:rPr>
          <w:rFonts w:cstheme="minorHAnsi"/>
          <w:color w:val="000000" w:themeColor="text1"/>
        </w:rPr>
      </w:pPr>
      <w:r>
        <w:rPr>
          <w:rFonts w:cstheme="minorHAnsi"/>
          <w:color w:val="000000" w:themeColor="text1"/>
        </w:rPr>
        <w:t>Nervous system</w:t>
      </w:r>
    </w:p>
    <w:p w14:paraId="25B3D2B7" w14:textId="77777777" w:rsidR="00ED4667" w:rsidRDefault="00ED4667" w:rsidP="00ED4667">
      <w:pPr>
        <w:pStyle w:val="ListParagraph"/>
        <w:numPr>
          <w:ilvl w:val="0"/>
          <w:numId w:val="11"/>
        </w:numPr>
        <w:spacing w:line="256" w:lineRule="auto"/>
        <w:jc w:val="both"/>
        <w:rPr>
          <w:rFonts w:cstheme="minorHAnsi"/>
        </w:rPr>
      </w:pPr>
      <w:r>
        <w:rPr>
          <w:rFonts w:cstheme="minorHAnsi"/>
        </w:rPr>
        <w:t>Phylogeny</w:t>
      </w:r>
    </w:p>
    <w:p w14:paraId="7EA76C93" w14:textId="77777777" w:rsidR="00ED4667" w:rsidRDefault="00ED4667" w:rsidP="00ED4667">
      <w:pPr>
        <w:pStyle w:val="ListParagraph"/>
        <w:numPr>
          <w:ilvl w:val="0"/>
          <w:numId w:val="11"/>
        </w:numPr>
        <w:spacing w:line="256" w:lineRule="auto"/>
        <w:jc w:val="both"/>
        <w:rPr>
          <w:rFonts w:cstheme="minorHAnsi"/>
        </w:rPr>
      </w:pPr>
      <w:r>
        <w:rPr>
          <w:rFonts w:cstheme="minorHAnsi"/>
        </w:rPr>
        <w:t>Metazoa</w:t>
      </w:r>
    </w:p>
    <w:p w14:paraId="77FD4925" w14:textId="77777777" w:rsidR="00ED4667" w:rsidRDefault="00ED4667" w:rsidP="00ED4667">
      <w:pPr>
        <w:pStyle w:val="ListParagraph"/>
        <w:numPr>
          <w:ilvl w:val="0"/>
          <w:numId w:val="11"/>
        </w:numPr>
        <w:spacing w:line="256" w:lineRule="auto"/>
        <w:jc w:val="both"/>
        <w:rPr>
          <w:rFonts w:cstheme="minorHAnsi"/>
        </w:rPr>
      </w:pPr>
      <w:r>
        <w:rPr>
          <w:rFonts w:cstheme="minorHAnsi"/>
        </w:rPr>
        <w:t xml:space="preserve">Monoamines </w:t>
      </w:r>
    </w:p>
    <w:p w14:paraId="4AEC197C" w14:textId="7BA739A9" w:rsidR="00ED4667" w:rsidRDefault="00ED4667" w:rsidP="00ED4667">
      <w:pPr>
        <w:jc w:val="both"/>
        <w:rPr>
          <w:rFonts w:cstheme="minorHAnsi"/>
          <w:color w:val="000000" w:themeColor="text1"/>
        </w:rPr>
      </w:pPr>
      <w:r>
        <w:rPr>
          <w:rFonts w:cstheme="minorHAnsi"/>
          <w:b/>
          <w:color w:val="000000" w:themeColor="text1"/>
        </w:rPr>
        <w:t>Overview:</w:t>
      </w:r>
      <w:r>
        <w:rPr>
          <w:rFonts w:cstheme="minorHAnsi"/>
          <w:color w:val="000000" w:themeColor="text1"/>
        </w:rPr>
        <w:t xml:space="preserve"> </w:t>
      </w:r>
    </w:p>
    <w:p w14:paraId="5E9A8C6D" w14:textId="151F3971" w:rsidR="00ED4667" w:rsidRDefault="00ED4667" w:rsidP="00ED4667">
      <w:pPr>
        <w:jc w:val="both"/>
        <w:rPr>
          <w:rFonts w:cstheme="minorHAnsi"/>
          <w:color w:val="000000" w:themeColor="text1"/>
        </w:rPr>
      </w:pPr>
      <w:r>
        <w:rPr>
          <w:noProof/>
        </w:rPr>
        <w:lastRenderedPageBreak/>
        <mc:AlternateContent>
          <mc:Choice Requires="wpg">
            <w:drawing>
              <wp:anchor distT="0" distB="0" distL="114300" distR="114300" simplePos="0" relativeHeight="251658240" behindDoc="0" locked="0" layoutInCell="1" allowOverlap="1" wp14:anchorId="635A05A5" wp14:editId="35099C12">
                <wp:simplePos x="0" y="0"/>
                <wp:positionH relativeFrom="column">
                  <wp:posOffset>39370</wp:posOffset>
                </wp:positionH>
                <wp:positionV relativeFrom="paragraph">
                  <wp:posOffset>379095</wp:posOffset>
                </wp:positionV>
                <wp:extent cx="3135630" cy="3723640"/>
                <wp:effectExtent l="0" t="0" r="7620" b="0"/>
                <wp:wrapSquare wrapText="bothSides"/>
                <wp:docPr id="5" name="Group 5"/>
                <wp:cNvGraphicFramePr/>
                <a:graphic xmlns:a="http://schemas.openxmlformats.org/drawingml/2006/main">
                  <a:graphicData uri="http://schemas.microsoft.com/office/word/2010/wordprocessingGroup">
                    <wpg:wgp>
                      <wpg:cNvGrpSpPr/>
                      <wpg:grpSpPr>
                        <a:xfrm>
                          <a:off x="0" y="0"/>
                          <a:ext cx="3135630" cy="3723640"/>
                          <a:chOff x="0" y="0"/>
                          <a:chExt cx="2827020" cy="3550557"/>
                        </a:xfrm>
                      </wpg:grpSpPr>
                      <pic:pic xmlns:pic="http://schemas.openxmlformats.org/drawingml/2006/picture">
                        <pic:nvPicPr>
                          <pic:cNvPr id="2" name="Picture 2"/>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2827020" cy="2299970"/>
                          </a:xfrm>
                          <a:prstGeom prst="rect">
                            <a:avLst/>
                          </a:prstGeom>
                        </pic:spPr>
                      </pic:pic>
                      <wps:wsp>
                        <wps:cNvPr id="3" name="Text Box 3"/>
                        <wps:cNvSpPr txBox="1"/>
                        <wps:spPr>
                          <a:xfrm>
                            <a:off x="0" y="2356122"/>
                            <a:ext cx="2827020" cy="1194435"/>
                          </a:xfrm>
                          <a:prstGeom prst="rect">
                            <a:avLst/>
                          </a:prstGeom>
                          <a:solidFill>
                            <a:prstClr val="white"/>
                          </a:solidFill>
                          <a:ln>
                            <a:noFill/>
                          </a:ln>
                        </wps:spPr>
                        <wps:txbx>
                          <w:txbxContent>
                            <w:p w14:paraId="0F978394" w14:textId="77777777" w:rsidR="00ED4667" w:rsidRDefault="00ED4667" w:rsidP="00ED4667">
                              <w:pPr>
                                <w:pStyle w:val="NormalWeb"/>
                                <w:jc w:val="both"/>
                                <w:rPr>
                                  <w:rFonts w:asciiTheme="minorHAnsi" w:hAnsiTheme="minorHAnsi" w:cstheme="minorHAnsi"/>
                                  <w:sz w:val="22"/>
                                  <w:szCs w:val="22"/>
                                </w:rPr>
                              </w:pPr>
                              <w:r>
                                <w:rPr>
                                  <w:rFonts w:asciiTheme="minorHAnsi" w:hAnsiTheme="minorHAnsi" w:cstheme="minorHAnsi"/>
                                  <w:b/>
                                  <w:bCs/>
                                  <w:sz w:val="22"/>
                                  <w:szCs w:val="22"/>
                                </w:rPr>
                                <w:t xml:space="preserve">Figure </w:t>
                              </w:r>
                              <w:r>
                                <w:rPr>
                                  <w:rFonts w:asciiTheme="minorHAnsi" w:hAnsiTheme="minorHAnsi" w:cstheme="minorHAnsi"/>
                                  <w:b/>
                                  <w:bCs/>
                                  <w:sz w:val="22"/>
                                  <w:szCs w:val="22"/>
                                </w:rPr>
                                <w:fldChar w:fldCharType="begin"/>
                              </w:r>
                              <w:r>
                                <w:rPr>
                                  <w:rFonts w:asciiTheme="minorHAnsi" w:hAnsiTheme="minorHAnsi" w:cstheme="minorHAnsi"/>
                                  <w:b/>
                                  <w:bCs/>
                                  <w:sz w:val="22"/>
                                  <w:szCs w:val="22"/>
                                </w:rPr>
                                <w:instrText xml:space="preserve"> SEQ Figure \* ARABIC </w:instrText>
                              </w:r>
                              <w:r>
                                <w:rPr>
                                  <w:rFonts w:asciiTheme="minorHAnsi" w:hAnsiTheme="minorHAnsi" w:cstheme="minorHAnsi"/>
                                  <w:b/>
                                  <w:bCs/>
                                  <w:sz w:val="22"/>
                                  <w:szCs w:val="22"/>
                                </w:rPr>
                                <w:fldChar w:fldCharType="separate"/>
                              </w:r>
                              <w:r>
                                <w:rPr>
                                  <w:rFonts w:asciiTheme="minorHAnsi" w:hAnsiTheme="minorHAnsi" w:cstheme="minorHAnsi"/>
                                  <w:b/>
                                  <w:bCs/>
                                  <w:noProof/>
                                  <w:sz w:val="22"/>
                                  <w:szCs w:val="22"/>
                                </w:rPr>
                                <w:t>1</w:t>
                              </w:r>
                              <w:r>
                                <w:rPr>
                                  <w:rFonts w:asciiTheme="minorHAnsi" w:hAnsiTheme="minorHAnsi" w:cstheme="minorHAnsi"/>
                                  <w:b/>
                                  <w:bCs/>
                                  <w:sz w:val="22"/>
                                  <w:szCs w:val="22"/>
                                </w:rPr>
                                <w:fldChar w:fldCharType="end"/>
                              </w:r>
                              <w:r>
                                <w:rPr>
                                  <w:rFonts w:asciiTheme="minorHAnsi" w:hAnsiTheme="minorHAnsi" w:cstheme="minorHAnsi"/>
                                  <w:b/>
                                  <w:bCs/>
                                  <w:sz w:val="22"/>
                                  <w:szCs w:val="22"/>
                                </w:rPr>
                                <w:t>.</w:t>
                              </w:r>
                              <w:r>
                                <w:rPr>
                                  <w:rFonts w:asciiTheme="minorHAnsi" w:hAnsiTheme="minorHAnsi" w:cstheme="minorHAnsi"/>
                                  <w:sz w:val="22"/>
                                  <w:szCs w:val="22"/>
                                </w:rPr>
                                <w:t xml:space="preserve"> A simplified time-calibrated species tree illustrating the origin of the key monoaminergic genes and the presence of neurons. A = Sturtian glaciation; B = Marinoan glaciation; C = Gaskiers glaciation; D = Occurrence of Ediacaran Biota/early animal fossils; and E = the Cambrian explosion (from </w:t>
                              </w:r>
                              <w:r>
                                <w:rPr>
                                  <w:rFonts w:asciiTheme="minorHAnsi" w:hAnsiTheme="minorHAnsi" w:cstheme="minorHAnsi"/>
                                  <w:color w:val="000000" w:themeColor="text1"/>
                                  <w:sz w:val="22"/>
                                  <w:szCs w:val="22"/>
                                </w:rPr>
                                <w:fldChar w:fldCharType="begin"/>
                              </w:r>
                              <w:r>
                                <w:rPr>
                                  <w:rFonts w:asciiTheme="minorHAnsi" w:hAnsiTheme="minorHAnsi" w:cstheme="minorHAnsi"/>
                                  <w:color w:val="000000" w:themeColor="text1"/>
                                  <w:sz w:val="22"/>
                                  <w:szCs w:val="22"/>
                                </w:rPr>
                                <w:instrText xml:space="preserve"> ADDIN ZOTERO_ITEM CSL_CITATION {"citationID":"mc6Z7TM8","properties":{"formattedCitation":"(Goulty et al., 2022)","plainCitation":"(Goulty et al., 2022)","noteIndex":0},"citationItems":[{"id":4520,"uris":["http://zotero.org/users/local/VoELmQQ4/items/XMLV5H5R"],"itemData":{"id":4520,"type":"article","abstract":"Monoamines like serotonin, dopamine, and adrenaline/noradrenaline (epinephrine/ norepinephrine) act as neuromodulators that tune the response of the nervous system to the environment with predictable advantages for fitness. For instance, monoamines influence action selection depending on the internal state of the organism, contribute to higher cognitive functions like learning and memory formation and modulate fundamental homeostatic needs such as sleep or feeding. Despite their significance and the extensive research in model organisms, the evolutionary origin of the monoaminergic system is uncertain. Here using a phylogenomic approach we study the evolution of the majority of genes involved in the production, modulation, and detection of monoamines. Our analyses suggest that most of the genes of the monoaminergic system originated in the common ancestor of bilaterians. These findings suggest that the monoaminergic synaptic pathway is a bilaterian innovation. We hypothesise that monoaminergic neuromodulation contributed to the diversification and complexification of behaviour and forms found in Bilateria.","DOI":"10.1101/2022.08.01.501419","language":"en","license":"© 2022, Posted by Cold Spring Harbor Laboratory. This pre-print is available under a Creative Commons License (Attribution-NonCommercial-NoDerivs 4.0 International), CC BY-NC-ND 4.0, as described at http://creativecommons.org/licenses/by-nc-nd/4.0/","note":"page: 2022.08.01.501419\nsection: New Results","publisher":"bioRxiv","source":"bioRxiv","title":"Neuromodulation by Monoamines is a Bilaterian Innovation","URL":"https://www.biorxiv.org/content/10.1101/2022.08.01.501419v1","author":[{"family":"Goulty","given":"Matthew"},{"family":"Botton-Amiot","given":"Gaelle"},{"family":"Rosato","given":"Ezio"},{"family":"Sprecher","given":"Simon"},{"family":"Feuda","given":"Roberto"}],"accessed":{"date-parts":[["2022",8,4]]},"issued":{"date-parts":[["2022",8,3]]}}}],"schema":"https://github.com/citation-style-language/schema/raw/master/csl-citation.json"} </w:instrText>
                              </w:r>
                              <w:r>
                                <w:rPr>
                                  <w:rFonts w:asciiTheme="minorHAnsi" w:hAnsiTheme="minorHAnsi" w:cstheme="minorHAnsi"/>
                                  <w:color w:val="000000" w:themeColor="text1"/>
                                  <w:sz w:val="22"/>
                                  <w:szCs w:val="22"/>
                                </w:rPr>
                                <w:fldChar w:fldCharType="separate"/>
                              </w:r>
                              <w:r>
                                <w:rPr>
                                  <w:rFonts w:asciiTheme="minorHAnsi" w:hAnsiTheme="minorHAnsi" w:cstheme="minorHAnsi"/>
                                  <w:noProof/>
                                  <w:color w:val="000000" w:themeColor="text1"/>
                                  <w:sz w:val="22"/>
                                  <w:szCs w:val="22"/>
                                </w:rPr>
                                <w:t>Goulty et al., 2022)</w:t>
                              </w:r>
                              <w:r>
                                <w:rPr>
                                  <w:rFonts w:asciiTheme="minorHAnsi" w:hAnsiTheme="minorHAnsi" w:cstheme="minorHAnsi"/>
                                  <w:color w:val="000000" w:themeColor="text1"/>
                                  <w:sz w:val="22"/>
                                  <w:szCs w:val="22"/>
                                </w:rPr>
                                <w:fldChar w:fldCharType="end"/>
                              </w:r>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5A05A5" id="Group 5" o:spid="_x0000_s1026" style="position:absolute;left:0;text-align:left;margin-left:3.1pt;margin-top:29.85pt;width:246.9pt;height:293.2pt;z-index:251658240;mso-width-relative:margin;mso-height-relative:margin" coordsize="28270,3550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8270;height:22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">
                  <v:imagedata r:id="rId8" o:title=""/>
                </v:shape>
                <v:shapetype id="_x0000_t202" coordsize="21600,21600" o:spt="202" path="m,l,21600r21600,l21600,xe">
                  <v:stroke joinstyle="miter"/>
                  <v:path gradientshapeok="t" o:connecttype="rect"/>
                </v:shapetype>
                <v:shape id="Text Box 3" o:spid="_x0000_s1028" type="#_x0000_t202" style="position:absolute;top:23561;width:28270;height:11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0F978394" w14:textId="77777777" w:rsidR="00ED4667" w:rsidRDefault="00ED4667" w:rsidP="00ED4667">
                        <w:pPr>
                          <w:pStyle w:val="NormalWeb"/>
                          <w:jc w:val="both"/>
                          <w:rPr>
                            <w:rFonts w:asciiTheme="minorHAnsi" w:hAnsiTheme="minorHAnsi" w:cstheme="minorHAnsi"/>
                            <w:sz w:val="22"/>
                            <w:szCs w:val="22"/>
                          </w:rPr>
                        </w:pPr>
                        <w:r>
                          <w:rPr>
                            <w:rFonts w:asciiTheme="minorHAnsi" w:hAnsiTheme="minorHAnsi" w:cstheme="minorHAnsi"/>
                            <w:b/>
                            <w:bCs/>
                            <w:sz w:val="22"/>
                            <w:szCs w:val="22"/>
                          </w:rPr>
                          <w:t xml:space="preserve">Figure </w:t>
                        </w:r>
                        <w:r>
                          <w:rPr>
                            <w:rFonts w:asciiTheme="minorHAnsi" w:hAnsiTheme="minorHAnsi" w:cstheme="minorHAnsi"/>
                            <w:b/>
                            <w:bCs/>
                            <w:sz w:val="22"/>
                            <w:szCs w:val="22"/>
                          </w:rPr>
                          <w:fldChar w:fldCharType="begin"/>
                        </w:r>
                        <w:r>
                          <w:rPr>
                            <w:rFonts w:asciiTheme="minorHAnsi" w:hAnsiTheme="minorHAnsi" w:cstheme="minorHAnsi"/>
                            <w:b/>
                            <w:bCs/>
                            <w:sz w:val="22"/>
                            <w:szCs w:val="22"/>
                          </w:rPr>
                          <w:instrText xml:space="preserve"> SEQ Figure \* ARABIC </w:instrText>
                        </w:r>
                        <w:r>
                          <w:rPr>
                            <w:rFonts w:asciiTheme="minorHAnsi" w:hAnsiTheme="minorHAnsi" w:cstheme="minorHAnsi"/>
                            <w:b/>
                            <w:bCs/>
                            <w:sz w:val="22"/>
                            <w:szCs w:val="22"/>
                          </w:rPr>
                          <w:fldChar w:fldCharType="separate"/>
                        </w:r>
                        <w:r>
                          <w:rPr>
                            <w:rFonts w:asciiTheme="minorHAnsi" w:hAnsiTheme="minorHAnsi" w:cstheme="minorHAnsi"/>
                            <w:b/>
                            <w:bCs/>
                            <w:noProof/>
                            <w:sz w:val="22"/>
                            <w:szCs w:val="22"/>
                          </w:rPr>
                          <w:t>1</w:t>
                        </w:r>
                        <w:r>
                          <w:rPr>
                            <w:rFonts w:asciiTheme="minorHAnsi" w:hAnsiTheme="minorHAnsi" w:cstheme="minorHAnsi"/>
                            <w:b/>
                            <w:bCs/>
                            <w:sz w:val="22"/>
                            <w:szCs w:val="22"/>
                          </w:rPr>
                          <w:fldChar w:fldCharType="end"/>
                        </w:r>
                        <w:r>
                          <w:rPr>
                            <w:rFonts w:asciiTheme="minorHAnsi" w:hAnsiTheme="minorHAnsi" w:cstheme="minorHAnsi"/>
                            <w:b/>
                            <w:bCs/>
                            <w:sz w:val="22"/>
                            <w:szCs w:val="22"/>
                          </w:rPr>
                          <w:t>.</w:t>
                        </w:r>
                        <w:r>
                          <w:rPr>
                            <w:rFonts w:asciiTheme="minorHAnsi" w:hAnsiTheme="minorHAnsi" w:cstheme="minorHAnsi"/>
                            <w:sz w:val="22"/>
                            <w:szCs w:val="22"/>
                          </w:rPr>
                          <w:t xml:space="preserve"> A simplified time-calibrated species tree illustrating the origin of the key monoaminergic genes and the presence of neurons. A = </w:t>
                        </w:r>
                        <w:proofErr w:type="spellStart"/>
                        <w:r>
                          <w:rPr>
                            <w:rFonts w:asciiTheme="minorHAnsi" w:hAnsiTheme="minorHAnsi" w:cstheme="minorHAnsi"/>
                            <w:sz w:val="22"/>
                            <w:szCs w:val="22"/>
                          </w:rPr>
                          <w:t>Sturtian</w:t>
                        </w:r>
                        <w:proofErr w:type="spellEnd"/>
                        <w:r>
                          <w:rPr>
                            <w:rFonts w:asciiTheme="minorHAnsi" w:hAnsiTheme="minorHAnsi" w:cstheme="minorHAnsi"/>
                            <w:sz w:val="22"/>
                            <w:szCs w:val="22"/>
                          </w:rPr>
                          <w:t xml:space="preserve"> glaciation; B = </w:t>
                        </w:r>
                        <w:proofErr w:type="spellStart"/>
                        <w:r>
                          <w:rPr>
                            <w:rFonts w:asciiTheme="minorHAnsi" w:hAnsiTheme="minorHAnsi" w:cstheme="minorHAnsi"/>
                            <w:sz w:val="22"/>
                            <w:szCs w:val="22"/>
                          </w:rPr>
                          <w:t>Marinoan</w:t>
                        </w:r>
                        <w:proofErr w:type="spellEnd"/>
                        <w:r>
                          <w:rPr>
                            <w:rFonts w:asciiTheme="minorHAnsi" w:hAnsiTheme="minorHAnsi" w:cstheme="minorHAnsi"/>
                            <w:sz w:val="22"/>
                            <w:szCs w:val="22"/>
                          </w:rPr>
                          <w:t xml:space="preserve"> glaciation; C = </w:t>
                        </w:r>
                        <w:proofErr w:type="spellStart"/>
                        <w:r>
                          <w:rPr>
                            <w:rFonts w:asciiTheme="minorHAnsi" w:hAnsiTheme="minorHAnsi" w:cstheme="minorHAnsi"/>
                            <w:sz w:val="22"/>
                            <w:szCs w:val="22"/>
                          </w:rPr>
                          <w:t>Gaskiers</w:t>
                        </w:r>
                        <w:proofErr w:type="spellEnd"/>
                        <w:r>
                          <w:rPr>
                            <w:rFonts w:asciiTheme="minorHAnsi" w:hAnsiTheme="minorHAnsi" w:cstheme="minorHAnsi"/>
                            <w:sz w:val="22"/>
                            <w:szCs w:val="22"/>
                          </w:rPr>
                          <w:t xml:space="preserve"> glaciation; D = Occurrence of Ediacaran Biota/early animal fossils; and E = the Cambrian explosion (from </w:t>
                        </w:r>
                        <w:r>
                          <w:rPr>
                            <w:rFonts w:asciiTheme="minorHAnsi" w:hAnsiTheme="minorHAnsi" w:cstheme="minorHAnsi"/>
                            <w:color w:val="000000" w:themeColor="text1"/>
                            <w:sz w:val="22"/>
                            <w:szCs w:val="22"/>
                          </w:rPr>
                          <w:fldChar w:fldCharType="begin"/>
                        </w:r>
                        <w:r>
                          <w:rPr>
                            <w:rFonts w:asciiTheme="minorHAnsi" w:hAnsiTheme="minorHAnsi" w:cstheme="minorHAnsi"/>
                            <w:color w:val="000000" w:themeColor="text1"/>
                            <w:sz w:val="22"/>
                            <w:szCs w:val="22"/>
                          </w:rPr>
                          <w:instrText xml:space="preserve"> ADDIN ZOTERO_ITEM CSL_CITATION {"citationID":"mc6Z7TM8","properties":{"formattedCitation":"(Goulty et al., 2022)","plainCitation":"(Goulty et al., 2022)","noteIndex":0},"citationItems":[{"id":4520,"uris":["http://zotero.org/users/local/VoELmQQ4/items/XMLV5H5R"],"itemData":{"id":4520,"type":"article","abstract":"Monoamines like serotonin, dopamine, and adrenaline/noradrenaline (epinephrine/ norepinephrine) act as neuromodulators that tune the response of the nervous system to the environment with predictable advantages for fitness. For instance, monoamines influence action selection depending on the internal state of the organism, contribute to higher cognitive functions like learning and memory formation and modulate fundamental homeostatic needs such as sleep or feeding. Despite their significance and the extensive research in model organisms, the evolutionary origin of the monoaminergic system is uncertain. Here using a phylogenomic approach we study the evolution of the majority of genes involved in the production, modulation, and detection of monoamines. Our analyses suggest that most of the genes of the monoaminergic system originated in the common ancestor of bilaterians. These findings suggest that the monoaminergic synaptic pathway is a bilaterian innovation. We hypothesise that monoaminergic neuromodulation contributed to the diversification and complexification of behaviour and forms found in Bilateria.","DOI":"10.1101/2022.08.01.501419","language":"en","license":"© 2022, Posted by Cold Spring Harbor Laboratory. This pre-print is available under a Creative Commons License (Attribution-NonCommercial-NoDerivs 4.0 International), CC BY-NC-ND 4.0, as described at http://creativecommons.org/licenses/by-nc-nd/4.0/","note":"page: 2022.08.01.501419\nsection: New Results","publisher":"bioRxiv","source":"bioRxiv","title":"Neuromodulation by Monoamines is a Bilaterian Innovation","URL":"https://www.biorxiv.org/content/10.1101/2022.08.01.501419v1","author":[{"family":"Goulty","given":"Matthew"},{"family":"Botton-Amiot","given":"Gaelle"},{"family":"Rosato","given":"Ezio"},{"family":"Sprecher","given":"Simon"},{"family":"Feuda","given":"Roberto"}],"accessed":{"date-parts":[["2022",8,4]]},"issued":{"date-parts":[["2022",8,3]]}}}],"schema":"https://github.com/citation-style-language/schema/raw/master/csl-citation.json"} </w:instrText>
                        </w:r>
                        <w:r>
                          <w:rPr>
                            <w:rFonts w:asciiTheme="minorHAnsi" w:hAnsiTheme="minorHAnsi" w:cstheme="minorHAnsi"/>
                            <w:color w:val="000000" w:themeColor="text1"/>
                            <w:sz w:val="22"/>
                            <w:szCs w:val="22"/>
                          </w:rPr>
                          <w:fldChar w:fldCharType="separate"/>
                        </w:r>
                        <w:r>
                          <w:rPr>
                            <w:rFonts w:asciiTheme="minorHAnsi" w:hAnsiTheme="minorHAnsi" w:cstheme="minorHAnsi"/>
                            <w:noProof/>
                            <w:color w:val="000000" w:themeColor="text1"/>
                            <w:sz w:val="22"/>
                            <w:szCs w:val="22"/>
                          </w:rPr>
                          <w:t>Goulty et al., 2022)</w:t>
                        </w:r>
                        <w:r>
                          <w:rPr>
                            <w:rFonts w:asciiTheme="minorHAnsi" w:hAnsiTheme="minorHAnsi" w:cstheme="minorHAnsi"/>
                            <w:color w:val="000000" w:themeColor="text1"/>
                            <w:sz w:val="22"/>
                            <w:szCs w:val="22"/>
                          </w:rPr>
                          <w:fldChar w:fldCharType="end"/>
                        </w:r>
                      </w:p>
                    </w:txbxContent>
                  </v:textbox>
                </v:shape>
                <w10:wrap type="square"/>
              </v:group>
            </w:pict>
          </mc:Fallback>
        </mc:AlternateContent>
      </w:r>
      <w:r>
        <w:rPr>
          <w:rFonts w:cstheme="minorHAnsi"/>
          <w:color w:val="000000" w:themeColor="text1"/>
        </w:rPr>
        <w:t>While it is well established that the Cambrian explosion required a radical change in animal behaviour (e.g. predator-prey arms races), the innovation of the nervous system associated with the diversification of the animals are poorly understood.</w:t>
      </w:r>
    </w:p>
    <w:p w14:paraId="6A0A1E64" w14:textId="77777777" w:rsidR="00ED4667" w:rsidRDefault="00ED4667" w:rsidP="00ED4667">
      <w:pPr>
        <w:ind w:firstLine="720"/>
        <w:jc w:val="both"/>
        <w:rPr>
          <w:rFonts w:cstheme="minorHAnsi"/>
          <w:color w:val="000000" w:themeColor="text1"/>
        </w:rPr>
      </w:pPr>
      <w:r>
        <w:rPr>
          <w:rFonts w:cstheme="minorHAnsi"/>
          <w:color w:val="000000" w:themeColor="text1"/>
        </w:rPr>
        <w:t xml:space="preserve">Recently we discovered </w:t>
      </w:r>
      <w:r>
        <w:rPr>
          <w:rFonts w:cstheme="minorHAnsi"/>
          <w:color w:val="000000" w:themeColor="text1"/>
        </w:rPr>
        <w:fldChar w:fldCharType="begin"/>
      </w:r>
      <w:r>
        <w:rPr>
          <w:rFonts w:cstheme="minorHAnsi"/>
          <w:color w:val="000000" w:themeColor="text1"/>
        </w:rPr>
        <w:instrText xml:space="preserve"> ADDIN ZOTERO_ITEM CSL_CITATION {"citationID":"mc6Z7TM8","properties":{"formattedCitation":"(Goulty et al., 2022)","plainCitation":"(Goulty et al., 2022)","noteIndex":0},"citationItems":[{"id":4520,"uris":["http://zotero.org/users/local/VoELmQQ4/items/XMLV5H5R"],"itemData":{"id":4520,"type":"article","abstract":"Monoamines like serotonin, dopamine, and adrenaline/noradrenaline (epinephrine/ norepinephrine) act as neuromodulators that tune the response of the nervous system to the environment with predictable advantages for fitness. For instance, monoamines influence action selection depending on the internal state of the organism, contribute to higher cognitive functions like learning and memory formation and modulate fundamental homeostatic needs such as sleep or feeding. Despite their significance and the extensive research in model organisms, the evolutionary origin of the monoaminergic system is uncertain. Here using a phylogenomic approach we study the evolution of the majority of genes involved in the production, modulation, and detection of monoamines. Our analyses suggest that most of the genes of the monoaminergic system originated in the common ancestor of bilaterians. These findings suggest that the monoaminergic synaptic pathway is a bilaterian innovation. We hypothesise that monoaminergic neuromodulation contributed to the diversification and complexification of behaviour and forms found in Bilateria.","DOI":"10.1101/2022.08.01.501419","language":"en","license":"© 2022, Posted by Cold Spring Harbor Laboratory. This pre-print is available under a Creative Commons License (Attribution-NonCommercial-NoDerivs 4.0 International), CC BY-NC-ND 4.0, as described at http://creativecommons.org/licenses/by-nc-nd/4.0/","note":"page: 2022.08.01.501419\nsection: New Results","publisher":"bioRxiv","source":"bioRxiv","title":"Neuromodulation by Monoamines is a Bilaterian Innovation","URL":"https://www.biorxiv.org/content/10.1101/2022.08.01.501419v1","author":[{"family":"Goulty","given":"Matthew"},{"family":"Botton-Amiot","given":"Gaelle"},{"family":"Rosato","given":"Ezio"},{"family":"Sprecher","given":"Simon"},{"family":"Feuda","given":"Roberto"}],"accessed":{"date-parts":[["2022",8,4]]},"issued":{"date-parts":[["2022",8,3]]}}}],"schema":"https://github.com/citation-style-language/schema/raw/master/csl-citation.json"} </w:instrText>
      </w:r>
      <w:r>
        <w:rPr>
          <w:rFonts w:cstheme="minorHAnsi"/>
          <w:color w:val="000000" w:themeColor="text1"/>
        </w:rPr>
        <w:fldChar w:fldCharType="separate"/>
      </w:r>
      <w:r>
        <w:rPr>
          <w:rFonts w:cstheme="minorHAnsi"/>
          <w:noProof/>
          <w:color w:val="000000" w:themeColor="text1"/>
        </w:rPr>
        <w:t>(Goulty et al., 2022)</w:t>
      </w:r>
      <w:r>
        <w:rPr>
          <w:rFonts w:cstheme="minorHAnsi"/>
          <w:color w:val="000000" w:themeColor="text1"/>
        </w:rPr>
        <w:fldChar w:fldCharType="end"/>
      </w:r>
      <w:r>
        <w:rPr>
          <w:rFonts w:cstheme="minorHAnsi"/>
          <w:color w:val="000000" w:themeColor="text1"/>
        </w:rPr>
        <w:t xml:space="preserve"> that the genes animals use the monoamine neurotransmitter (a small group of neuromodulators that controls for example, aggression and memory) originated in the bilaterian stem group, pre-dating the Cambrian explosion. This pattern of gene duplication, combined with their role in modulating behaviours, led us to speculate that the evolution of monoamines was one of the key bilaterian innovations associated with the Cambrian explosion. However, in the absence of molecular and functional data, it is not possible to rule out that non-bilaterians use alternative metabolic pathways to synthetize monoamines (e.g. </w:t>
      </w:r>
      <w:r>
        <w:rPr>
          <w:rFonts w:cstheme="minorHAnsi"/>
          <w:color w:val="000000" w:themeColor="text1"/>
        </w:rPr>
        <w:fldChar w:fldCharType="begin"/>
      </w:r>
      <w:r>
        <w:rPr>
          <w:rFonts w:cstheme="minorHAnsi"/>
          <w:color w:val="000000" w:themeColor="text1"/>
        </w:rPr>
        <w:instrText xml:space="preserve"> ADDIN ZOTERO_ITEM CSL_CITATION {"citationID":"ZW2qhp3V","properties":{"formattedCitation":"(Yu et al., 2022)","plainCitation":"(Yu et al., 2022)","dontUpdate":true,"noteIndex":0},"citationItems":[{"id":4888,"uris":["http://zotero.org/users/local/VoELmQQ4/items/75FAGRGB"],"itemData":{"id":4888,"type":"article-journal","abstract":"The neurotransmitter serotonin plays a central role in animal behavior and physiology, and many of its functions are regulated via evolutionarily conserved biosynthesis and degradation pathways. Here we show that in Caenorhabditis elegans, serotonin is abundantly produced in nonneuronal tissues via phenylalanine hydroxylase, in addition to canonical biosynthesis via tryptophan hydroxylase in neurons. Combining CRISPR–Cas9 genome editing, comparative metabolomics and synthesis, we demonstrate that most serotonin in C. elegans is incorporated into N-acetylserotonin-derived glucosides, which are retained in the worm body and further modified via the carboxylesterase CEST-4. Expression patterns of CEST-4 suggest that serotonin or serotonin derivatives are transported between different tissues. Last, we show that bacterial indole production interacts with serotonin metabolism via CEST-4. Our results reveal a parallel pathway for serotonin biosynthesis in nonneuronal cell types and further indicate that serotonin-derived metabolites may serve distinct signaling functions and contribute to previously described serotonin-dependent phenotypes.","container-title":"Nature Chemical Biology","DOI":"10.1038/s41589-022-01148-7","ISSN":"1552-4469","journalAbbreviation":"Nat Chem Biol","language":"en","license":"2022 The Author(s), under exclusive licence to Springer Nature America, Inc.","note":"publisher: Nature Publishing Group","page":"1-10","source":"www.nature.com","title":"Parallel pathways for serotonin biosynthesis and metabolism in C. elegans","author":[{"family":"Yu","given":"Jingfang"},{"family":"Vogt","given":"Merly C."},{"family":"Fox","given":"Bennett W."},{"family":"Wrobel","given":"Chester J. J."},{"family":"Fajardo Palomino","given":"Diana"},{"family":"Curtis","given":"Brian J."},{"family":"Zhang","given":"Bingsen"},{"family":"Le","given":"Henry H."},{"family":"Tauffenberger","given":"Arnaud"},{"family":"Hobert","given":"Oliver"},{"family":"Schroeder","given":"Frank C."}],"issued":{"date-parts":[["2022",10,10]]}}}],"schema":"https://github.com/citation-style-language/schema/raw/master/csl-citation.json"} </w:instrText>
      </w:r>
      <w:r>
        <w:rPr>
          <w:rFonts w:cstheme="minorHAnsi"/>
          <w:color w:val="000000" w:themeColor="text1"/>
        </w:rPr>
        <w:fldChar w:fldCharType="separate"/>
      </w:r>
      <w:r>
        <w:rPr>
          <w:rFonts w:cstheme="minorHAnsi"/>
          <w:noProof/>
          <w:color w:val="000000" w:themeColor="text1"/>
        </w:rPr>
        <w:t>Yu et al., 2022)</w:t>
      </w:r>
      <w:r>
        <w:rPr>
          <w:rFonts w:cstheme="minorHAnsi"/>
          <w:color w:val="000000" w:themeColor="text1"/>
        </w:rPr>
        <w:fldChar w:fldCharType="end"/>
      </w:r>
      <w:r>
        <w:rPr>
          <w:rFonts w:cstheme="minorHAnsi"/>
          <w:color w:val="000000" w:themeColor="text1"/>
        </w:rPr>
        <w:t xml:space="preserve"> or from the microbiota </w:t>
      </w:r>
      <w:r>
        <w:rPr>
          <w:rFonts w:cstheme="minorHAnsi"/>
          <w:color w:val="000000" w:themeColor="text1"/>
        </w:rPr>
        <w:fldChar w:fldCharType="begin"/>
      </w:r>
      <w:r>
        <w:rPr>
          <w:rFonts w:cstheme="minorHAnsi"/>
          <w:color w:val="000000" w:themeColor="text1"/>
        </w:rPr>
        <w:instrText xml:space="preserve"> ADDIN ZOTERO_ITEM CSL_CITATION {"citationID":"Pa6GHDmp","properties":{"formattedCitation":"(Liu et al., 2020)","plainCitation":"(Liu et al., 2020)","noteIndex":0},"citationItems":[{"id":4883,"uris":["http://zotero.org/users/local/VoELmQQ4/items/CJIUCL3L"],"itemData":{"id":4883,"type":"article-journal","abstract":"Gut microbial metabolism is intimately coupled with host health and disease. Aromatic amino acid (AAA) catabolism by the gut microbiome yields numerous metabolites that may regulate immune, metabolic, and neuronal responses at local and distant sites. Such a chemical dialog between host cells and the gut microbiome is shaped by environmental cues, and may become dysregulated in gastrointestinal and systems diseases. Increasing knowledge of the bacterial pathway and signaling basis may shed additional light on metabolic host–microbiome crosstalk that remains untapped for drug discovery. Here, we update our understanding of microbial AAA metabolism and its impacts on host physiology and disease. We also consider open questions related to therapeutically mining these signaling metabolites and how recent concepts and tools may drive this area forward.","container-title":"Trends in Endocrinology &amp; Metabolism","DOI":"10.1016/j.tem.2020.02.012","ISSN":"1043-2760","issue":"11","journalAbbreviation":"Trends in Endocrinology &amp; Metabolism","language":"en","page":"818-834","source":"ScienceDirect","title":"Gut Microbial Metabolites of Aromatic Amino Acids as Signals in Host–Microbe Interplay","volume":"31","author":[{"family":"Liu","given":"Yali"},{"family":"Hou","given":"Yuanlong"},{"family":"Wang","given":"Guangji"},{"family":"Zheng","given":"Xiao"},{"family":"Hao","given":"Haiping"}],"issued":{"date-parts":[["2020",11,1]]}}}],"schema":"https://github.com/citation-style-language/schema/raw/master/csl-citation.json"} </w:instrText>
      </w:r>
      <w:r>
        <w:rPr>
          <w:rFonts w:cstheme="minorHAnsi"/>
          <w:color w:val="000000" w:themeColor="text1"/>
        </w:rPr>
        <w:fldChar w:fldCharType="separate"/>
      </w:r>
      <w:r>
        <w:rPr>
          <w:rFonts w:cstheme="minorHAnsi"/>
          <w:noProof/>
          <w:color w:val="000000" w:themeColor="text1"/>
        </w:rPr>
        <w:t>(Liu et al., 2020)</w:t>
      </w:r>
      <w:r>
        <w:rPr>
          <w:rFonts w:cstheme="minorHAnsi"/>
          <w:color w:val="000000" w:themeColor="text1"/>
        </w:rPr>
        <w:fldChar w:fldCharType="end"/>
      </w:r>
      <w:r>
        <w:rPr>
          <w:rFonts w:cstheme="minorHAnsi"/>
          <w:color w:val="000000" w:themeColor="text1"/>
        </w:rPr>
        <w:t>. This project aims to test the presence of monoamines in non-bilaterian animals using a combination of chemistry, evolutionary biology, and genomics. To this aim we have defined three objectives:</w:t>
      </w:r>
    </w:p>
    <w:p w14:paraId="213CD8A4" w14:textId="77777777" w:rsidR="00ED4667" w:rsidRDefault="00ED4667" w:rsidP="00ED4667">
      <w:pPr>
        <w:numPr>
          <w:ilvl w:val="0"/>
          <w:numId w:val="12"/>
        </w:numPr>
        <w:spacing w:line="256" w:lineRule="auto"/>
        <w:jc w:val="both"/>
        <w:rPr>
          <w:rFonts w:cstheme="minorHAnsi"/>
          <w:color w:val="0E101A"/>
        </w:rPr>
      </w:pPr>
      <w:r>
        <w:rPr>
          <w:rFonts w:cstheme="minorHAnsi"/>
          <w:color w:val="0E101A"/>
        </w:rPr>
        <w:t>To test the presence of monoamines in non-bilaterian metazoans, you will use mass spectrometry.</w:t>
      </w:r>
    </w:p>
    <w:p w14:paraId="364FDE26" w14:textId="77777777" w:rsidR="00ED4667" w:rsidRDefault="00ED4667" w:rsidP="00ED4667">
      <w:pPr>
        <w:numPr>
          <w:ilvl w:val="0"/>
          <w:numId w:val="12"/>
        </w:numPr>
        <w:spacing w:line="256" w:lineRule="auto"/>
        <w:jc w:val="both"/>
        <w:rPr>
          <w:rFonts w:cstheme="minorHAnsi"/>
          <w:color w:val="0E101A"/>
        </w:rPr>
      </w:pPr>
      <w:r>
        <w:rPr>
          <w:rFonts w:cstheme="minorHAnsi"/>
          <w:color w:val="0E101A"/>
        </w:rPr>
        <w:t>To study the effect of monoamines on non-bilaterians behaviour.</w:t>
      </w:r>
    </w:p>
    <w:p w14:paraId="310A3817" w14:textId="77777777" w:rsidR="00ED4667" w:rsidRDefault="00ED4667" w:rsidP="00ED4667">
      <w:pPr>
        <w:numPr>
          <w:ilvl w:val="0"/>
          <w:numId w:val="12"/>
        </w:numPr>
        <w:spacing w:line="256" w:lineRule="auto"/>
        <w:jc w:val="both"/>
        <w:rPr>
          <w:rFonts w:cstheme="minorHAnsi"/>
          <w:color w:val="0E101A"/>
        </w:rPr>
      </w:pPr>
      <w:r>
        <w:rPr>
          <w:rFonts w:cstheme="minorHAnsi"/>
          <w:color w:val="000000" w:themeColor="text1"/>
        </w:rPr>
        <w:t>To identify the putative monoaminergic neurons</w:t>
      </w:r>
      <w:r>
        <w:rPr>
          <w:rFonts w:cstheme="minorHAnsi"/>
          <w:color w:val="0E101A"/>
        </w:rPr>
        <w:t xml:space="preserve">, you will study the co-expression of the monoamines pathway genes </w:t>
      </w:r>
      <w:r>
        <w:rPr>
          <w:rFonts w:cstheme="minorHAnsi"/>
          <w:color w:val="000000" w:themeColor="text1"/>
        </w:rPr>
        <w:fldChar w:fldCharType="begin"/>
      </w:r>
      <w:r>
        <w:rPr>
          <w:rFonts w:cstheme="minorHAnsi"/>
          <w:color w:val="000000" w:themeColor="text1"/>
        </w:rPr>
        <w:instrText xml:space="preserve"> ADDIN ZOTERO_ITEM CSL_CITATION {"citationID":"mc6Z7TM8","properties":{"formattedCitation":"(Goulty et al., 2022)","plainCitation":"(Goulty et al., 2022)","noteIndex":0},"citationItems":[{"id":4520,"uris":["http://zotero.org/users/local/VoELmQQ4/items/XMLV5H5R"],"itemData":{"id":4520,"type":"article","abstract":"Monoamines like serotonin, dopamine, and adrenaline/noradrenaline (epinephrine/ norepinephrine) act as neuromodulators that tune the response of the nervous system to the environment with predictable advantages for fitness. For instance, monoamines influence action selection depending on the internal state of the organism, contribute to higher cognitive functions like learning and memory formation and modulate fundamental homeostatic needs such as sleep or feeding. Despite their significance and the extensive research in model organisms, the evolutionary origin of the monoaminergic system is uncertain. Here using a phylogenomic approach we study the evolution of the majority of genes involved in the production, modulation, and detection of monoamines. Our analyses suggest that most of the genes of the monoaminergic system originated in the common ancestor of bilaterians. These findings suggest that the monoaminergic synaptic pathway is a bilaterian innovation. We hypothesise that monoaminergic neuromodulation contributed to the diversification and complexification of behaviour and forms found in Bilateria.","DOI":"10.1101/2022.08.01.501419","language":"en","license":"© 2022, Posted by Cold Spring Harbor Laboratory. This pre-print is available under a Creative Commons License (Attribution-NonCommercial-NoDerivs 4.0 International), CC BY-NC-ND 4.0, as described at http://creativecommons.org/licenses/by-nc-nd/4.0/","note":"page: 2022.08.01.501419\nsection: New Results","publisher":"bioRxiv","source":"bioRxiv","title":"Neuromodulation by Monoamines is a Bilaterian Innovation","URL":"https://www.biorxiv.org/content/10.1101/2022.08.01.501419v1","author":[{"family":"Goulty","given":"Matthew"},{"family":"Botton-Amiot","given":"Gaelle"},{"family":"Rosato","given":"Ezio"},{"family":"Sprecher","given":"Simon"},{"family":"Feuda","given":"Roberto"}],"accessed":{"date-parts":[["2022",8,4]]},"issued":{"date-parts":[["2022",8,3]]}}}],"schema":"https://github.com/citation-style-language/schema/raw/master/csl-citation.json"} </w:instrText>
      </w:r>
      <w:r>
        <w:rPr>
          <w:rFonts w:cstheme="minorHAnsi"/>
          <w:color w:val="000000" w:themeColor="text1"/>
        </w:rPr>
        <w:fldChar w:fldCharType="separate"/>
      </w:r>
      <w:r>
        <w:rPr>
          <w:rFonts w:cstheme="minorHAnsi"/>
          <w:noProof/>
          <w:color w:val="000000" w:themeColor="text1"/>
        </w:rPr>
        <w:t>(see Goulty et al., 2022)</w:t>
      </w:r>
      <w:r>
        <w:rPr>
          <w:rFonts w:cstheme="minorHAnsi"/>
          <w:color w:val="000000" w:themeColor="text1"/>
        </w:rPr>
        <w:fldChar w:fldCharType="end"/>
      </w:r>
      <w:r>
        <w:rPr>
          <w:rFonts w:cstheme="minorHAnsi"/>
          <w:color w:val="0E101A"/>
        </w:rPr>
        <w:t xml:space="preserve"> by combing single-cell RNA-sequencing data and </w:t>
      </w:r>
      <w:r>
        <w:rPr>
          <w:rFonts w:cstheme="minorHAnsi"/>
          <w:i/>
          <w:iCs/>
          <w:color w:val="0E101A"/>
        </w:rPr>
        <w:t>in-situ</w:t>
      </w:r>
      <w:r>
        <w:rPr>
          <w:rFonts w:cstheme="minorHAnsi"/>
          <w:color w:val="0E101A"/>
        </w:rPr>
        <w:t xml:space="preserve"> hybridisation.</w:t>
      </w:r>
    </w:p>
    <w:p w14:paraId="70168D7D" w14:textId="77777777" w:rsidR="00ED4667" w:rsidRDefault="00ED4667" w:rsidP="00ED4667">
      <w:pPr>
        <w:jc w:val="both"/>
        <w:rPr>
          <w:rFonts w:cstheme="minorHAnsi"/>
          <w:color w:val="0E101A"/>
        </w:rPr>
      </w:pPr>
      <w:r>
        <w:rPr>
          <w:rFonts w:cstheme="minorHAnsi"/>
          <w:color w:val="0E101A"/>
        </w:rPr>
        <w:t>This project uses a multidisciplinary approach and recently developed technologies (e.g., single-cell biology) and the field of molecular paleobiology to provide insight into key events in the diversification of animals. Importantly it relies upon model systems and protocols already established in my laboratory.</w:t>
      </w:r>
    </w:p>
    <w:p w14:paraId="2C3EEB06" w14:textId="77777777" w:rsidR="00ED4667" w:rsidRDefault="00ED4667" w:rsidP="00ED4667">
      <w:pPr>
        <w:spacing w:line="240" w:lineRule="auto"/>
        <w:jc w:val="both"/>
        <w:rPr>
          <w:rFonts w:eastAsia="Times New Roman" w:cstheme="minorHAnsi"/>
          <w:lang w:eastAsia="en-GB"/>
        </w:rPr>
      </w:pPr>
      <w:r>
        <w:rPr>
          <w:rFonts w:eastAsia="Times New Roman" w:cstheme="minorHAnsi"/>
          <w:b/>
          <w:bCs/>
          <w:color w:val="000000"/>
          <w:lang w:eastAsia="en-GB"/>
        </w:rPr>
        <w:t xml:space="preserve">Methodology: </w:t>
      </w:r>
    </w:p>
    <w:p w14:paraId="04CB0D57" w14:textId="77777777" w:rsidR="00ED4667" w:rsidRDefault="00ED4667" w:rsidP="00ED4667">
      <w:pPr>
        <w:spacing w:after="0" w:line="240" w:lineRule="auto"/>
        <w:jc w:val="both"/>
        <w:rPr>
          <w:rFonts w:eastAsia="Times New Roman" w:cstheme="minorHAnsi"/>
          <w:color w:val="000000" w:themeColor="text1"/>
          <w:lang w:eastAsia="en-GB"/>
        </w:rPr>
      </w:pPr>
      <w:r>
        <w:rPr>
          <w:rFonts w:eastAsia="Times New Roman" w:cstheme="minorHAnsi"/>
          <w:color w:val="0E101A"/>
          <w:lang w:eastAsia="en-GB"/>
        </w:rPr>
        <w:t xml:space="preserve">First, you will perform mass spectrometry on several non-bilaterians metazoans (sponges, placozoans, ctenophores and cnidarians) to evaluate the presence of monoamines. This will be complemented with a phylogenetic analysis of alternative monoaminergic enzymatic </w:t>
      </w:r>
      <w:r>
        <w:rPr>
          <w:rFonts w:eastAsia="Times New Roman" w:cstheme="minorHAnsi"/>
          <w:color w:val="000000" w:themeColor="text1"/>
          <w:lang w:eastAsia="en-GB"/>
        </w:rPr>
        <w:t xml:space="preserve">pathways </w:t>
      </w:r>
      <w:r>
        <w:rPr>
          <w:rFonts w:cstheme="minorHAnsi"/>
          <w:color w:val="000000" w:themeColor="text1"/>
        </w:rPr>
        <w:t xml:space="preserve">(e.g. </w:t>
      </w:r>
      <w:r>
        <w:rPr>
          <w:rFonts w:cstheme="minorHAnsi"/>
          <w:color w:val="000000" w:themeColor="text1"/>
        </w:rPr>
        <w:fldChar w:fldCharType="begin"/>
      </w:r>
      <w:r>
        <w:rPr>
          <w:rFonts w:cstheme="minorHAnsi"/>
          <w:color w:val="000000" w:themeColor="text1"/>
        </w:rPr>
        <w:instrText xml:space="preserve"> ADDIN ZOTERO_ITEM CSL_CITATION {"citationID":"5Ima1jLJ","properties":{"formattedCitation":"(Yu et al., 2022)","plainCitation":"(Yu et al., 2022)","dontUpdate":true,"noteIndex":0},"citationItems":[{"id":4888,"uris":["http://zotero.org/users/local/VoELmQQ4/items/75FAGRGB"],"itemData":{"id":4888,"type":"article-journal","abstract":"The neurotransmitter serotonin plays a central role in animal behavior and physiology, and many of its functions are regulated via evolutionarily conserved biosynthesis and degradation pathways. Here we show that in Caenorhabditis elegans, serotonin is abundantly produced in nonneuronal tissues via phenylalanine hydroxylase, in addition to canonical biosynthesis via tryptophan hydroxylase in neurons. Combining CRISPR–Cas9 genome editing, comparative metabolomics and synthesis, we demonstrate that most serotonin in C. elegans is incorporated into N-acetylserotonin-derived glucosides, which are retained in the worm body and further modified via the carboxylesterase CEST-4. Expression patterns of CEST-4 suggest that serotonin or serotonin derivatives are transported between different tissues. Last, we show that bacterial indole production interacts with serotonin metabolism via CEST-4. Our results reveal a parallel pathway for serotonin biosynthesis in nonneuronal cell types and further indicate that serotonin-derived metabolites may serve distinct signaling functions and contribute to previously described serotonin-dependent phenotypes.","container-title":"Nature Chemical Biology","DOI":"10.1038/s41589-022-01148-7","ISSN":"1552-4469","journalAbbreviation":"Nat Chem Biol","language":"en","license":"2022 The Author(s), under exclusive licence to Springer Nature America, Inc.","note":"publisher: Nature Publishing Group","page":"1-10","source":"www.nature.com","title":"Parallel pathways for serotonin biosynthesis and metabolism in C. elegans","author":[{"family":"Yu","given":"Jingfang"},{"family":"Vogt","given":"Merly C."},{"family":"Fox","given":"Bennett W."},{"family":"Wrobel","given":"Chester J. J."},{"family":"Fajardo Palomino","given":"Diana"},{"family":"Curtis","given":"Brian J."},{"family":"Zhang","given":"Bingsen"},{"family":"Le","given":"Henry H."},{"family":"Tauffenberger","given":"Arnaud"},{"family":"Hobert","given":"Oliver"},{"family":"Schroeder","given":"Frank C."}],"issued":{"date-parts":[["2022",10,10]]}}}],"schema":"https://github.com/citation-style-language/schema/raw/master/csl-citation.json"} </w:instrText>
      </w:r>
      <w:r>
        <w:rPr>
          <w:rFonts w:cstheme="minorHAnsi"/>
          <w:color w:val="000000" w:themeColor="text1"/>
        </w:rPr>
        <w:fldChar w:fldCharType="separate"/>
      </w:r>
      <w:r>
        <w:rPr>
          <w:rFonts w:cstheme="minorHAnsi"/>
          <w:noProof/>
          <w:color w:val="000000" w:themeColor="text1"/>
        </w:rPr>
        <w:t>Yu et al., 2022)</w:t>
      </w:r>
      <w:r>
        <w:rPr>
          <w:rFonts w:cstheme="minorHAnsi"/>
          <w:color w:val="000000" w:themeColor="text1"/>
        </w:rPr>
        <w:fldChar w:fldCharType="end"/>
      </w:r>
      <w:r>
        <w:rPr>
          <w:rFonts w:eastAsia="Times New Roman" w:cstheme="minorHAnsi"/>
          <w:color w:val="000000" w:themeColor="text1"/>
          <w:lang w:eastAsia="en-GB"/>
        </w:rPr>
        <w:t>.</w:t>
      </w:r>
    </w:p>
    <w:p w14:paraId="7CCB7301" w14:textId="77777777" w:rsidR="00ED4667" w:rsidRDefault="00ED4667" w:rsidP="00ED4667">
      <w:pPr>
        <w:spacing w:line="240" w:lineRule="auto"/>
        <w:jc w:val="both"/>
        <w:rPr>
          <w:rFonts w:eastAsia="Times New Roman" w:cstheme="minorHAnsi"/>
          <w:color w:val="0E101A"/>
          <w:lang w:eastAsia="en-GB"/>
        </w:rPr>
      </w:pPr>
    </w:p>
    <w:p w14:paraId="2407FA9B" w14:textId="77777777" w:rsidR="00ED4667" w:rsidRDefault="00ED4667" w:rsidP="00ED4667">
      <w:pPr>
        <w:spacing w:line="240" w:lineRule="auto"/>
        <w:jc w:val="both"/>
        <w:rPr>
          <w:rFonts w:eastAsia="Times New Roman" w:cstheme="minorHAnsi"/>
          <w:lang w:eastAsia="en-GB"/>
        </w:rPr>
      </w:pPr>
      <w:r>
        <w:rPr>
          <w:rFonts w:eastAsia="Times New Roman" w:cstheme="minorHAnsi"/>
          <w:color w:val="0E101A"/>
          <w:lang w:eastAsia="en-GB"/>
        </w:rPr>
        <w:t xml:space="preserve">Second, you will test whether the different non-bilaterian animals respond to the different monoamines. You will module the level of the monoamine and record the effect on </w:t>
      </w:r>
      <w:r>
        <w:rPr>
          <w:rFonts w:eastAsia="Times New Roman" w:cstheme="minorHAnsi"/>
          <w:lang w:eastAsia="en-GB"/>
        </w:rPr>
        <w:t>behaviour</w:t>
      </w:r>
      <w:r>
        <w:rPr>
          <w:rFonts w:eastAsia="Times New Roman" w:cstheme="minorHAnsi"/>
          <w:color w:val="0E101A"/>
          <w:lang w:eastAsia="en-GB"/>
        </w:rPr>
        <w:t xml:space="preserve"> using video recording (e.g. DeepCutLab </w:t>
      </w:r>
      <w:r>
        <w:rPr>
          <w:rFonts w:eastAsia="Times New Roman" w:cstheme="minorHAnsi"/>
          <w:color w:val="0E101A"/>
          <w:lang w:eastAsia="en-GB"/>
        </w:rPr>
        <w:fldChar w:fldCharType="begin"/>
      </w:r>
      <w:r>
        <w:rPr>
          <w:rFonts w:eastAsia="Times New Roman" w:cstheme="minorHAnsi"/>
          <w:color w:val="0E101A"/>
          <w:lang w:eastAsia="en-GB"/>
        </w:rPr>
        <w:instrText xml:space="preserve"> ADDIN ZOTERO_ITEM CSL_CITATION {"citationID":"w2qDSR8e","properties":{"formattedCitation":"(Mathis and Mathis, 2020)","plainCitation":"(Mathis and Mathis, 2020)","noteIndex":0},"citationItems":[{"id":4891,"uris":["http://zotero.org/users/local/VoELmQQ4/items/FWFHJZ7K"],"itemData":{"id":4891,"type":"article-journal","abstract":"Recent advances in computer vision have made accurate, fast and robust measurement of animal behavior a reality. In the past years powerful tools specifically designed to aid the measurement of behavior have come to fruition. Here we discuss how capturing the postures of animals—pose estimation - has been rapidly advancing with new deep learning methods. While challenges still remain, we envision that the fast-paced development of new deep learning tools will rapidly change the landscape of realizable real-world neuroscience.","collection-title":"Neurobiology of Behavior","container-title":"Current Opinion in Neurobiology","DOI":"10.1016/j.conb.2019.10.008","ISSN":"0959-4388","journalAbbreviation":"Current Opinion in Neurobiology","language":"en","page":"1-11","source":"ScienceDirect","title":"Deep learning tools for the measurement of animal behavior in neuroscience","volume":"60","author":[{"family":"Mathis","given":"Mackenzie Weygandt"},{"family":"Mathis","given":"Alexander"}],"issued":{"date-parts":[["2020",2,1]]}}}],"schema":"https://github.com/citation-style-language/schema/raw/master/csl-citation.json"} </w:instrText>
      </w:r>
      <w:r>
        <w:rPr>
          <w:rFonts w:eastAsia="Times New Roman" w:cstheme="minorHAnsi"/>
          <w:color w:val="0E101A"/>
          <w:lang w:eastAsia="en-GB"/>
        </w:rPr>
        <w:fldChar w:fldCharType="separate"/>
      </w:r>
      <w:r>
        <w:rPr>
          <w:rFonts w:eastAsia="Times New Roman" w:cstheme="minorHAnsi"/>
          <w:noProof/>
          <w:color w:val="0E101A"/>
          <w:lang w:eastAsia="en-GB"/>
        </w:rPr>
        <w:t>Mathis and Mathis, 2020)</w:t>
      </w:r>
      <w:r>
        <w:rPr>
          <w:rFonts w:eastAsia="Times New Roman" w:cstheme="minorHAnsi"/>
          <w:color w:val="0E101A"/>
          <w:lang w:eastAsia="en-GB"/>
        </w:rPr>
        <w:fldChar w:fldCharType="end"/>
      </w:r>
      <w:r>
        <w:rPr>
          <w:rFonts w:eastAsia="Times New Roman" w:cstheme="minorHAnsi"/>
          <w:lang w:eastAsia="en-GB"/>
        </w:rPr>
        <w:t xml:space="preserve">. </w:t>
      </w:r>
    </w:p>
    <w:p w14:paraId="6125CEEB" w14:textId="77777777" w:rsidR="00ED4667" w:rsidRDefault="00ED4667" w:rsidP="00ED4667">
      <w:pPr>
        <w:spacing w:line="240" w:lineRule="auto"/>
        <w:jc w:val="both"/>
        <w:rPr>
          <w:rFonts w:eastAsia="Times New Roman" w:cstheme="minorHAnsi"/>
          <w:lang w:eastAsia="en-GB"/>
        </w:rPr>
      </w:pPr>
      <w:r>
        <w:rPr>
          <w:rFonts w:eastAsia="Times New Roman" w:cstheme="minorHAnsi"/>
          <w:color w:val="0E101A"/>
          <w:lang w:eastAsia="en-GB"/>
        </w:rPr>
        <w:lastRenderedPageBreak/>
        <w:t xml:space="preserve">Finally, you will capitalize on existing single-cell RNA-seq data from different animals’ </w:t>
      </w:r>
      <w:r>
        <w:rPr>
          <w:rFonts w:eastAsia="Times New Roman" w:cstheme="minorHAnsi"/>
          <w:color w:val="0E101A"/>
          <w:lang w:eastAsia="en-GB"/>
        </w:rPr>
        <w:fldChar w:fldCharType="begin"/>
      </w:r>
      <w:r>
        <w:rPr>
          <w:rFonts w:eastAsia="Times New Roman" w:cstheme="minorHAnsi"/>
          <w:color w:val="0E101A"/>
          <w:lang w:eastAsia="en-GB"/>
        </w:rPr>
        <w:instrText xml:space="preserve"> ADDIN ZOTERO_ITEM CSL_CITATION {"citationID":"gU7fjoAf","properties":{"formattedCitation":"(Seb\\uc0\\u233{}-Pedr\\uc0\\u243{}s, Saudemont, et al., 2018; Chari et al., 2021)","plainCitation":"(Sebé-Pedrós, Saudemont, et al., 2018; Chari et al., 2021)","noteIndex":0},"citationItems":[{"id":2725,"uris":["http://zotero.org/users/local/VoELmQQ4/items/7YT2HUAV"],"itemData":{"id":2725,"type":"article-journal","abstract":"The emergence and diversiﬁcation of cell types is a leading factor in animal evolution. So far, systematic characterization of the gene regulatory programs associated with cell type speciﬁ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ﬁned by the expression of multiple speciﬁc markers. In particular, we characterize a surprisingly diverse repertoire of neurons, which comparative analysis suggests are the result of lineage-speciﬁc diversiﬁcation. By integrating transcription factor expression, chromatin proﬁling, and sequence motif analysis, we identify the regulatory codes that underlie Nematostella cell-speciﬁc expression. Our study reveals cnidarian cell type complexity and provides insights into the evolution of animal cell-speciﬁc genomic regulation.","container-title":"Cell","DOI":"10.1016/j.cell.2018.05.019","ISSN":"00928674","issue":"6","language":"en","note":"number: 6","page":"1520-1534.e20","source":"Crossref","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H."},{"family":"Spitz","given":"François"},{"family":"Tanay","given":"Amos"},{"family":"Marlow","given":"Heather"}],"issued":{"date-parts":[["2018",5]]}}},{"id":4896,"uris":["http://zotero.org/users/local/VoELmQQ4/items/HTUE8GB9"],"itemData":{"id":4896,"type":"article-journal","abstract":"We present an organism-wide, transcriptomic cell atlas of the hydrozoan medusa Clytia hemisphaerica and describe how its component cell types respond to perturbation. Using multiplexed single-cell RNA sequencing, in which individua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note":"publisher: American Association for the Advancement of Science","page":"eabh1683","source":"science.org (Atypon)","title":"Whole-animal multiplexed single-cell RNA-seq reveals transcri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11,26]]}}}],"schema":"https://github.com/citation-style-language/schema/raw/master/csl-citation.json"} </w:instrText>
      </w:r>
      <w:r>
        <w:rPr>
          <w:rFonts w:eastAsia="Times New Roman" w:cstheme="minorHAnsi"/>
          <w:color w:val="0E101A"/>
          <w:lang w:eastAsia="en-GB"/>
        </w:rPr>
        <w:fldChar w:fldCharType="separate"/>
      </w:r>
      <w:r>
        <w:rPr>
          <w:rFonts w:cstheme="minorHAnsi"/>
          <w:color w:val="000000"/>
        </w:rPr>
        <w:t>(Sebé-Pedrós, Saudemont, et al., 2018; Chari et al., 2021; as well as new dataset generated in the lab)</w:t>
      </w:r>
      <w:r>
        <w:rPr>
          <w:rFonts w:eastAsia="Times New Roman" w:cstheme="minorHAnsi"/>
          <w:color w:val="0E101A"/>
          <w:lang w:eastAsia="en-GB"/>
        </w:rPr>
        <w:fldChar w:fldCharType="end"/>
      </w:r>
      <w:r>
        <w:rPr>
          <w:rFonts w:eastAsia="Times New Roman" w:cstheme="minorHAnsi"/>
          <w:color w:val="0E101A"/>
          <w:lang w:eastAsia="en-GB"/>
        </w:rPr>
        <w:t xml:space="preserve"> phyla to identify neuronal diversity in the different groups and use whole-mount </w:t>
      </w:r>
      <w:r>
        <w:rPr>
          <w:rFonts w:eastAsia="Times New Roman" w:cstheme="minorHAnsi"/>
          <w:i/>
          <w:iCs/>
          <w:color w:val="0E101A"/>
          <w:lang w:eastAsia="en-GB"/>
        </w:rPr>
        <w:t>in situ</w:t>
      </w:r>
      <w:r>
        <w:rPr>
          <w:rFonts w:eastAsia="Times New Roman" w:cstheme="minorHAnsi"/>
          <w:color w:val="0E101A"/>
          <w:lang w:eastAsia="en-GB"/>
        </w:rPr>
        <w:t xml:space="preserve"> hybridization to validate the neuronal diversity in carefully selected taxa.</w:t>
      </w:r>
    </w:p>
    <w:p w14:paraId="027FF992" w14:textId="77777777" w:rsidR="00ED4667" w:rsidRDefault="00ED4667" w:rsidP="00ED4667">
      <w:pPr>
        <w:jc w:val="both"/>
        <w:rPr>
          <w:rFonts w:cstheme="minorHAnsi"/>
          <w:color w:val="000000" w:themeColor="text1"/>
        </w:rPr>
      </w:pPr>
      <w:r>
        <w:rPr>
          <w:rFonts w:cstheme="minorHAnsi"/>
          <w:color w:val="000000" w:themeColor="text1"/>
        </w:rPr>
        <w:t>In summary, this project will equip the candidate with a unique combination of cutting-edge expertise in experimental and computational biology, and the data analyses can be transferred to large, diverse sets of biological problems.</w:t>
      </w:r>
    </w:p>
    <w:p w14:paraId="0296149C" w14:textId="77777777" w:rsidR="00ED4667" w:rsidRDefault="00ED4667" w:rsidP="00ED4667">
      <w:pPr>
        <w:jc w:val="both"/>
        <w:rPr>
          <w:rFonts w:cstheme="minorHAnsi"/>
          <w:b/>
          <w:bCs/>
          <w:color w:val="000000" w:themeColor="text1"/>
        </w:rPr>
      </w:pPr>
      <w:r>
        <w:rPr>
          <w:rFonts w:cstheme="minorHAnsi"/>
          <w:b/>
          <w:bCs/>
          <w:color w:val="000000" w:themeColor="text1"/>
        </w:rPr>
        <w:t>Scientific environment</w:t>
      </w:r>
    </w:p>
    <w:p w14:paraId="52A14B7C" w14:textId="77777777" w:rsidR="00ED4667" w:rsidRDefault="00ED4667" w:rsidP="00ED4667">
      <w:pPr>
        <w:ind w:firstLine="720"/>
        <w:jc w:val="both"/>
        <w:rPr>
          <w:rFonts w:cstheme="minorHAnsi"/>
          <w:color w:val="000000" w:themeColor="text1"/>
        </w:rPr>
      </w:pPr>
      <w:r>
        <w:rPr>
          <w:rFonts w:cstheme="minorHAnsi"/>
          <w:color w:val="000000" w:themeColor="text1"/>
          <w:shd w:val="clear" w:color="auto" w:fill="FFFFFF"/>
        </w:rPr>
        <w:t>The PhD student will join a large and successful Neurogenetics research grouping that includes 8 PIs, 14 PhDs students and 9 PDRAs working on different aspects of neurobiology (from electrophysiology and molecular neurogenetics to computational genomics)</w:t>
      </w:r>
      <w:r>
        <w:rPr>
          <w:rFonts w:cstheme="minorHAnsi"/>
          <w:color w:val="000000" w:themeColor="text1"/>
        </w:rPr>
        <w:t>. This position offers ample opportunity for training and collaboration with the U.K. and European laboratories. Finally, this project will also provide the opportunity to publish in international 4-star general journals, which are regularly generated by the Neurogenetics group.</w:t>
      </w:r>
    </w:p>
    <w:p w14:paraId="3432ACF3" w14:textId="77777777" w:rsidR="00B24449" w:rsidRPr="00D1675B" w:rsidRDefault="00B24449" w:rsidP="00DC7AB5">
      <w:pPr>
        <w:pStyle w:val="NoSpacing"/>
        <w:rPr>
          <w:bCs/>
        </w:rPr>
      </w:pPr>
    </w:p>
    <w:p w14:paraId="1721B7F4" w14:textId="77777777" w:rsidR="00B24449" w:rsidRPr="00D1675B" w:rsidRDefault="00B24449" w:rsidP="00DC7AB5">
      <w:pPr>
        <w:pStyle w:val="NoSpacing"/>
        <w:rPr>
          <w:b/>
          <w:bCs/>
        </w:rPr>
      </w:pPr>
      <w:r w:rsidRPr="00D1675B">
        <w:rPr>
          <w:b/>
          <w:bCs/>
        </w:rPr>
        <w:t xml:space="preserve">References: </w:t>
      </w:r>
    </w:p>
    <w:p w14:paraId="039ABEAC" w14:textId="77777777" w:rsidR="00B24449" w:rsidRPr="00A41B42" w:rsidRDefault="00B24449" w:rsidP="00DC7AB5">
      <w:pPr>
        <w:pStyle w:val="NoSpacing"/>
        <w:rPr>
          <w:rFonts w:cstheme="minorHAnsi"/>
          <w:bCs/>
        </w:rPr>
      </w:pPr>
    </w:p>
    <w:p w14:paraId="390E07A1" w14:textId="77777777" w:rsidR="00ED4667" w:rsidRDefault="00ED4667" w:rsidP="00ED4667">
      <w:pPr>
        <w:pStyle w:val="Bibliography"/>
        <w:jc w:val="both"/>
        <w:rPr>
          <w:rFonts w:cstheme="minorHAnsi"/>
          <w:color w:val="000000"/>
        </w:rPr>
      </w:pPr>
      <w:r>
        <w:rPr>
          <w:rFonts w:eastAsia="Times New Roman" w:cstheme="minorHAnsi"/>
          <w:b/>
          <w:bCs/>
          <w:color w:val="000000"/>
          <w:lang w:eastAsia="en-GB"/>
        </w:rPr>
        <w:fldChar w:fldCharType="begin"/>
      </w:r>
      <w:r>
        <w:rPr>
          <w:rFonts w:eastAsia="Times New Roman" w:cstheme="minorHAnsi"/>
          <w:b/>
          <w:bCs/>
          <w:color w:val="000000"/>
          <w:lang w:eastAsia="en-GB"/>
        </w:rPr>
        <w:instrText xml:space="preserve"> ADDIN ZOTERO_BIBL {"uncited":[],"omitted":[],"custom":[]} CSL_BIBLIOGRAPHY </w:instrText>
      </w:r>
      <w:r>
        <w:rPr>
          <w:rFonts w:eastAsia="Times New Roman" w:cstheme="minorHAnsi"/>
          <w:b/>
          <w:bCs/>
          <w:color w:val="000000"/>
          <w:lang w:eastAsia="en-GB"/>
        </w:rPr>
        <w:fldChar w:fldCharType="separate"/>
      </w:r>
      <w:r>
        <w:rPr>
          <w:rFonts w:cstheme="minorHAnsi"/>
          <w:color w:val="000000"/>
        </w:rPr>
        <w:t xml:space="preserve">Chari, T., Weissbourd, B., Gehring, J., Ferraioli, A., Leclère, L., Herl, M., Gao, F., Chevalier, S., Copley, R.R., Houliston, E., Anderson, D.J. and Pachter, L. 2021. Whole-animal multiplexed single-cell RNA-seq reveals transcriptional shifts across Clytia medusa cell types. </w:t>
      </w:r>
      <w:r>
        <w:rPr>
          <w:rFonts w:cstheme="minorHAnsi"/>
          <w:i/>
          <w:iCs/>
          <w:color w:val="000000"/>
        </w:rPr>
        <w:t>Science Advances</w:t>
      </w:r>
      <w:r>
        <w:rPr>
          <w:rFonts w:cstheme="minorHAnsi"/>
          <w:color w:val="000000"/>
        </w:rPr>
        <w:t xml:space="preserve">. </w:t>
      </w:r>
      <w:r>
        <w:rPr>
          <w:rFonts w:cstheme="minorHAnsi"/>
          <w:b/>
          <w:bCs/>
          <w:color w:val="000000"/>
        </w:rPr>
        <w:t>7</w:t>
      </w:r>
      <w:r>
        <w:rPr>
          <w:rFonts w:cstheme="minorHAnsi"/>
          <w:color w:val="000000"/>
        </w:rPr>
        <w:t>(48), p.eabh1683.</w:t>
      </w:r>
    </w:p>
    <w:p w14:paraId="6A478F37" w14:textId="77777777" w:rsidR="00ED4667" w:rsidRDefault="00ED4667" w:rsidP="00ED4667">
      <w:pPr>
        <w:pStyle w:val="Bibliography"/>
        <w:jc w:val="both"/>
        <w:rPr>
          <w:rFonts w:cstheme="minorHAnsi"/>
          <w:color w:val="000000"/>
        </w:rPr>
      </w:pPr>
      <w:r>
        <w:rPr>
          <w:rFonts w:cstheme="minorHAnsi"/>
          <w:color w:val="000000"/>
        </w:rPr>
        <w:t>Goulty, M., Botton-Amiot, G., Rosato, E., Sprecher, S. and Feuda, R. 2022. Neuromodulation by Monoamines is a Bilaterian Innovation. , 2022.08.01.501419.</w:t>
      </w:r>
    </w:p>
    <w:p w14:paraId="564E281E" w14:textId="77777777" w:rsidR="00ED4667" w:rsidRDefault="00ED4667" w:rsidP="00ED4667">
      <w:pPr>
        <w:pStyle w:val="Bibliography"/>
        <w:jc w:val="both"/>
        <w:rPr>
          <w:rFonts w:cstheme="minorHAnsi"/>
          <w:color w:val="000000"/>
        </w:rPr>
      </w:pPr>
      <w:r>
        <w:rPr>
          <w:rFonts w:cstheme="minorHAnsi"/>
          <w:color w:val="000000"/>
        </w:rPr>
        <w:t xml:space="preserve">Liu, Y., Hou, Y., Wang, G., Zheng, X. and Hao, H. 2020. Gut Microbial Metabolites of Aromatic Amino Acids as Signals in Host–Microbe Interplay. </w:t>
      </w:r>
      <w:r>
        <w:rPr>
          <w:rFonts w:cstheme="minorHAnsi"/>
          <w:i/>
          <w:iCs/>
          <w:color w:val="000000"/>
        </w:rPr>
        <w:t>Trends in Endocrinology &amp; Metabolism</w:t>
      </w:r>
      <w:r>
        <w:rPr>
          <w:rFonts w:cstheme="minorHAnsi"/>
          <w:color w:val="000000"/>
        </w:rPr>
        <w:t xml:space="preserve">. </w:t>
      </w:r>
      <w:r>
        <w:rPr>
          <w:rFonts w:cstheme="minorHAnsi"/>
          <w:b/>
          <w:bCs/>
          <w:color w:val="000000"/>
        </w:rPr>
        <w:t>31</w:t>
      </w:r>
      <w:r>
        <w:rPr>
          <w:rFonts w:cstheme="minorHAnsi"/>
          <w:color w:val="000000"/>
        </w:rPr>
        <w:t>(11), pp.818–834.</w:t>
      </w:r>
    </w:p>
    <w:p w14:paraId="0F65D966" w14:textId="77777777" w:rsidR="00ED4667" w:rsidRDefault="00ED4667" w:rsidP="00ED4667">
      <w:pPr>
        <w:pStyle w:val="Bibliography"/>
        <w:jc w:val="both"/>
        <w:rPr>
          <w:rFonts w:cstheme="minorHAnsi"/>
          <w:color w:val="000000"/>
        </w:rPr>
      </w:pPr>
      <w:r>
        <w:rPr>
          <w:rFonts w:cstheme="minorHAnsi"/>
          <w:color w:val="000000"/>
        </w:rPr>
        <w:t xml:space="preserve">Mathis, M.W. and Mathis, A. 2020. Deep learning tools for the measurement of animal behavior in neuroscience. </w:t>
      </w:r>
      <w:r>
        <w:rPr>
          <w:rFonts w:cstheme="minorHAnsi"/>
          <w:i/>
          <w:iCs/>
          <w:color w:val="000000"/>
        </w:rPr>
        <w:t>Current Opinion in Neurobiology</w:t>
      </w:r>
      <w:r>
        <w:rPr>
          <w:rFonts w:cstheme="minorHAnsi"/>
          <w:color w:val="000000"/>
        </w:rPr>
        <w:t xml:space="preserve">. </w:t>
      </w:r>
      <w:r>
        <w:rPr>
          <w:rFonts w:cstheme="minorHAnsi"/>
          <w:b/>
          <w:bCs/>
          <w:color w:val="000000"/>
        </w:rPr>
        <w:t>60</w:t>
      </w:r>
      <w:r>
        <w:rPr>
          <w:rFonts w:cstheme="minorHAnsi"/>
          <w:color w:val="000000"/>
        </w:rPr>
        <w:t>, pp.1–11.</w:t>
      </w:r>
    </w:p>
    <w:p w14:paraId="5151D101" w14:textId="77777777" w:rsidR="00ED4667" w:rsidRDefault="00ED4667" w:rsidP="00ED4667">
      <w:pPr>
        <w:pStyle w:val="Bibliography"/>
        <w:jc w:val="both"/>
        <w:rPr>
          <w:rFonts w:cstheme="minorHAnsi"/>
          <w:color w:val="000000"/>
        </w:rPr>
      </w:pPr>
      <w:r>
        <w:rPr>
          <w:rFonts w:cstheme="minorHAnsi"/>
          <w:color w:val="000000"/>
        </w:rPr>
        <w:t xml:space="preserve">Sebé-Pedrós, A., Chomsky, E., Pang, K., Lara-Astiaso, D., Gaiti, F., Mukamel, Z., Amit, I., Hejnol, A., Degnan, B.M. and Tanay, A. 2018. Early metazoan cell type diversity and the evolution of multicellular gene regulation. </w:t>
      </w:r>
      <w:r>
        <w:rPr>
          <w:rFonts w:cstheme="minorHAnsi"/>
          <w:i/>
          <w:iCs/>
          <w:color w:val="000000"/>
        </w:rPr>
        <w:t>Nature Ecology &amp; Evolution</w:t>
      </w:r>
      <w:r>
        <w:rPr>
          <w:rFonts w:cstheme="minorHAnsi"/>
          <w:color w:val="000000"/>
        </w:rPr>
        <w:t xml:space="preserve">. </w:t>
      </w:r>
      <w:r>
        <w:rPr>
          <w:rFonts w:cstheme="minorHAnsi"/>
          <w:b/>
          <w:bCs/>
          <w:color w:val="000000"/>
        </w:rPr>
        <w:t>2</w:t>
      </w:r>
      <w:r>
        <w:rPr>
          <w:rFonts w:cstheme="minorHAnsi"/>
          <w:color w:val="000000"/>
        </w:rPr>
        <w:t>(7), pp.1176–1188.</w:t>
      </w:r>
    </w:p>
    <w:p w14:paraId="4ACC00FC" w14:textId="77777777" w:rsidR="00ED4667" w:rsidRDefault="00ED4667" w:rsidP="00ED4667">
      <w:pPr>
        <w:pStyle w:val="Bibliography"/>
        <w:jc w:val="both"/>
        <w:rPr>
          <w:rFonts w:cstheme="minorHAnsi"/>
          <w:color w:val="000000"/>
        </w:rPr>
      </w:pPr>
      <w:r>
        <w:rPr>
          <w:rFonts w:cstheme="minorHAnsi"/>
          <w:color w:val="000000"/>
        </w:rPr>
        <w:t xml:space="preserve">Sebé-Pedrós, A., Saudemont, B., Chomsky, E., Plessier, F., Mailhé, M.-P., Renno, J., Loe-Mie, Y., Lifshitz, A., Mukamel, Z., Schmutz, S., Novault, S., Steinmetz, P.R.H., Spitz, F., Tanay, A. and Marlow, H. 2018. Cnidarian Cell Type Diversity and Regulation Revealed by Whole-Organism Single-Cell RNA-Seq. </w:t>
      </w:r>
      <w:r>
        <w:rPr>
          <w:rFonts w:cstheme="minorHAnsi"/>
          <w:i/>
          <w:iCs/>
          <w:color w:val="000000"/>
        </w:rPr>
        <w:t>Cell</w:t>
      </w:r>
      <w:r>
        <w:rPr>
          <w:rFonts w:cstheme="minorHAnsi"/>
          <w:color w:val="000000"/>
        </w:rPr>
        <w:t xml:space="preserve">. </w:t>
      </w:r>
      <w:r>
        <w:rPr>
          <w:rFonts w:cstheme="minorHAnsi"/>
          <w:b/>
          <w:bCs/>
          <w:color w:val="000000"/>
        </w:rPr>
        <w:t>173</w:t>
      </w:r>
      <w:r>
        <w:rPr>
          <w:rFonts w:cstheme="minorHAnsi"/>
          <w:color w:val="000000"/>
        </w:rPr>
        <w:t>(6), pp.1520-1534.e20.</w:t>
      </w:r>
    </w:p>
    <w:p w14:paraId="0F4E936C" w14:textId="77777777" w:rsidR="00ED4667" w:rsidRDefault="00ED4667" w:rsidP="00ED4667">
      <w:pPr>
        <w:pStyle w:val="Bibliography"/>
        <w:jc w:val="both"/>
        <w:rPr>
          <w:rFonts w:cstheme="minorHAnsi"/>
          <w:color w:val="000000"/>
        </w:rPr>
      </w:pPr>
      <w:r>
        <w:rPr>
          <w:rFonts w:cstheme="minorHAnsi"/>
          <w:color w:val="000000"/>
        </w:rPr>
        <w:t xml:space="preserve">Yu, J., Vogt, M.C., Fox, B.W., Wrobel, C.J.J., Fajardo Palomino, D., Curtis, B.J., Zhang, B., Le, H.H., Tauffenberger, A., Hobert, O. and Schroeder, F.C. 2022. Parallel pathways for serotonin biosynthesis and metabolism in C. elegans. </w:t>
      </w:r>
      <w:r>
        <w:rPr>
          <w:rFonts w:cstheme="minorHAnsi"/>
          <w:i/>
          <w:iCs/>
          <w:color w:val="000000"/>
        </w:rPr>
        <w:t>Nature Chemical Biology</w:t>
      </w:r>
      <w:r>
        <w:rPr>
          <w:rFonts w:cstheme="minorHAnsi"/>
          <w:color w:val="000000"/>
        </w:rPr>
        <w:t>., pp.1–10.</w:t>
      </w:r>
    </w:p>
    <w:p w14:paraId="6EA1DCB2" w14:textId="3C2BE88C" w:rsidR="00ED4667" w:rsidRDefault="00ED4667" w:rsidP="00ED4667">
      <w:pPr>
        <w:pStyle w:val="NoSpacing"/>
        <w:rPr>
          <w:rFonts w:eastAsia="Times New Roman" w:cstheme="minorHAnsi"/>
          <w:b/>
          <w:bCs/>
          <w:color w:val="000000"/>
          <w:lang w:eastAsia="en-GB"/>
        </w:rPr>
      </w:pPr>
      <w:r>
        <w:rPr>
          <w:rFonts w:eastAsia="Times New Roman" w:cstheme="minorHAnsi"/>
          <w:b/>
          <w:bCs/>
          <w:color w:val="000000"/>
          <w:lang w:eastAsia="en-GB"/>
        </w:rPr>
        <w:fldChar w:fldCharType="end"/>
      </w:r>
    </w:p>
    <w:p w14:paraId="2378F2BE" w14:textId="77777777" w:rsidR="00BF420F" w:rsidRDefault="00BF420F" w:rsidP="00BF420F">
      <w:pPr>
        <w:ind w:left="1440" w:hanging="1440"/>
        <w:rPr>
          <w:b/>
        </w:rPr>
      </w:pPr>
      <w:r w:rsidRPr="00D1675B">
        <w:rPr>
          <w:b/>
        </w:rPr>
        <w:t xml:space="preserve">Funding details: </w:t>
      </w:r>
    </w:p>
    <w:p w14:paraId="7205276E" w14:textId="77777777" w:rsidR="00BF420F" w:rsidRPr="005A16DA" w:rsidRDefault="00BF420F" w:rsidP="00BF420F">
      <w:r>
        <w:t xml:space="preserve">NERC </w:t>
      </w:r>
      <w:r w:rsidRPr="005A16DA">
        <w:t>CENTA studentships are for 3.5 years and are funded by NERC. In addition to the full payment of your tuition fees, you will receive the following financial support:</w:t>
      </w:r>
    </w:p>
    <w:p w14:paraId="4AC6A0F2" w14:textId="77777777" w:rsidR="00BF420F" w:rsidRPr="005A16DA" w:rsidRDefault="00BF420F" w:rsidP="00BF420F">
      <w:pPr>
        <w:numPr>
          <w:ilvl w:val="0"/>
          <w:numId w:val="8"/>
        </w:numPr>
      </w:pPr>
      <w:r w:rsidRPr="005A16DA">
        <w:lastRenderedPageBreak/>
        <w:t>Annual stipend, currently set at £</w:t>
      </w:r>
      <w:r w:rsidRPr="0089276A">
        <w:t xml:space="preserve"> 17,668 </w:t>
      </w:r>
      <w:r w:rsidRPr="005A16DA">
        <w:t>(</w:t>
      </w:r>
      <w:r>
        <w:t>2022/3 – new figures to be confirmed spring 2023)</w:t>
      </w:r>
    </w:p>
    <w:p w14:paraId="411932AA" w14:textId="77777777" w:rsidR="00BF420F" w:rsidRPr="005A16DA" w:rsidRDefault="00BF420F" w:rsidP="00BF420F">
      <w:pPr>
        <w:numPr>
          <w:ilvl w:val="0"/>
          <w:numId w:val="8"/>
        </w:numPr>
      </w:pPr>
      <w:r w:rsidRPr="005A16DA">
        <w:t>Research training support grant</w:t>
      </w:r>
      <w:r>
        <w:t xml:space="preserve"> £8,000</w:t>
      </w:r>
      <w:r w:rsidRPr="005A16DA">
        <w:t xml:space="preserve"> (RTSG)</w:t>
      </w:r>
    </w:p>
    <w:p w14:paraId="7EB979EC" w14:textId="77777777" w:rsidR="00BF420F" w:rsidRDefault="00BF420F" w:rsidP="00BF420F">
      <w:bookmarkStart w:id="0" w:name="_Hlk117154148"/>
      <w:r>
        <w:t>* If you do not meet the criteria for UK Fees you will need to fund the difference between UK and International fees for the duration of your studies.</w:t>
      </w:r>
    </w:p>
    <w:p w14:paraId="2C874E98" w14:textId="77777777" w:rsidR="00BF420F" w:rsidRDefault="00BF420F" w:rsidP="00BF420F">
      <w:r>
        <w:t>* A limited number of top up studentships to fund the difference between UK and International fees may become available but are not guaranteed.</w:t>
      </w:r>
    </w:p>
    <w:bookmarkEnd w:id="0"/>
    <w:p w14:paraId="5DDEDA6F" w14:textId="77777777" w:rsidR="00BF420F" w:rsidRDefault="00BF420F" w:rsidP="00BF420F">
      <w:r>
        <w:t xml:space="preserve">For more details of the CENTA consortium please see the CENTA website: www.centa.org.uk. </w:t>
      </w:r>
    </w:p>
    <w:p w14:paraId="496EBD86" w14:textId="77777777" w:rsidR="00BF420F" w:rsidRPr="00D1675B" w:rsidRDefault="00BF420F" w:rsidP="00BF420F">
      <w:pPr>
        <w:spacing w:after="0" w:line="240" w:lineRule="auto"/>
        <w:rPr>
          <w:b/>
        </w:rPr>
      </w:pPr>
      <w:r w:rsidRPr="00D1675B">
        <w:rPr>
          <w:b/>
        </w:rPr>
        <w:t>Entry requirements:</w:t>
      </w:r>
    </w:p>
    <w:p w14:paraId="3869986B" w14:textId="77777777" w:rsidR="00BF420F" w:rsidRPr="00D1675B" w:rsidRDefault="00BF420F" w:rsidP="00BF420F">
      <w:r w:rsidRPr="00D1675B">
        <w:t>Applicants are required to hold/or expect to obtain a UK Bachelor Degree 2:1 or better in a relevant subject</w:t>
      </w:r>
      <w:r>
        <w:t xml:space="preserve"> or overseas equivalent</w:t>
      </w:r>
      <w:r w:rsidRPr="00D1675B">
        <w:t xml:space="preserve">.  </w:t>
      </w:r>
    </w:p>
    <w:p w14:paraId="46091970" w14:textId="77777777" w:rsidR="00BF420F" w:rsidRPr="001A22DD" w:rsidRDefault="00BF420F" w:rsidP="00BF420F">
      <w:r w:rsidRPr="00D1675B">
        <w:t xml:space="preserve">The University of Leicester </w:t>
      </w:r>
      <w:hyperlink r:id="rId9" w:history="1">
        <w:r w:rsidRPr="008B235E">
          <w:rPr>
            <w:rStyle w:val="Hyperlink"/>
            <w:color w:val="auto"/>
            <w:u w:val="none"/>
          </w:rPr>
          <w:t>English language</w:t>
        </w:r>
      </w:hyperlink>
      <w:r w:rsidRPr="00D1675B">
        <w:t xml:space="preserve"> requirements apply where applicable.</w:t>
      </w:r>
    </w:p>
    <w:p w14:paraId="6621ABFC" w14:textId="77777777" w:rsidR="00BF420F" w:rsidRDefault="00BF420F" w:rsidP="00BF420F">
      <w:pPr>
        <w:ind w:left="1440" w:hanging="1440"/>
        <w:rPr>
          <w:b/>
        </w:rPr>
      </w:pPr>
    </w:p>
    <w:p w14:paraId="34CFDBA2" w14:textId="77777777" w:rsidR="00BF420F" w:rsidRPr="00D1675B" w:rsidRDefault="00BF420F" w:rsidP="00BF420F">
      <w:pPr>
        <w:ind w:left="1440" w:hanging="1440"/>
        <w:rPr>
          <w:b/>
        </w:rPr>
      </w:pPr>
      <w:r>
        <w:rPr>
          <w:b/>
        </w:rPr>
        <w:t>Application advice:</w:t>
      </w:r>
    </w:p>
    <w:p w14:paraId="25299DB6" w14:textId="77777777" w:rsidR="00BF420F" w:rsidRPr="007872A8" w:rsidRDefault="00BF420F" w:rsidP="00BF420F">
      <w:bookmarkStart w:id="1" w:name="_Hlk117154174"/>
      <w:r w:rsidRPr="007872A8">
        <w:t xml:space="preserve">To apply please refer to </w:t>
      </w:r>
    </w:p>
    <w:p w14:paraId="48940A03" w14:textId="77777777" w:rsidR="00BF420F" w:rsidRPr="007872A8" w:rsidRDefault="007F18A9" w:rsidP="00BF420F">
      <w:hyperlink r:id="rId10" w:history="1">
        <w:r w:rsidR="00BF420F" w:rsidRPr="007872A8">
          <w:rPr>
            <w:color w:val="0563C1" w:themeColor="hyperlink"/>
            <w:u w:val="single"/>
          </w:rPr>
          <w:t>https://le.ac.uk/study/research-degrees/funded-opportunities/centa-phd-studentships</w:t>
        </w:r>
      </w:hyperlink>
    </w:p>
    <w:p w14:paraId="7250E616" w14:textId="77777777" w:rsidR="00BF420F" w:rsidRPr="007872A8" w:rsidRDefault="00BF420F" w:rsidP="00BF420F">
      <w:pPr>
        <w:shd w:val="clear" w:color="auto" w:fill="FFFFFF"/>
        <w:spacing w:after="0" w:line="240" w:lineRule="auto"/>
        <w:rPr>
          <w:rFonts w:eastAsia="Times New Roman" w:cstheme="minorHAnsi"/>
          <w:color w:val="3C3C3C"/>
          <w:lang w:eastAsia="en-GB"/>
        </w:rPr>
      </w:pPr>
      <w:r w:rsidRPr="007872A8">
        <w:rPr>
          <w:rFonts w:eastAsia="Times New Roman" w:cstheme="minorHAnsi"/>
          <w:color w:val="3C3C3C"/>
          <w:shd w:val="clear" w:color="auto" w:fill="FFFFFF"/>
          <w:lang w:eastAsia="en-GB"/>
        </w:rPr>
        <w:t>With your application, please include:</w:t>
      </w:r>
    </w:p>
    <w:p w14:paraId="2497C165" w14:textId="77777777" w:rsidR="00BF420F" w:rsidRPr="007872A8" w:rsidRDefault="00BF420F" w:rsidP="00BF420F">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7872A8">
        <w:rPr>
          <w:rFonts w:eastAsia="Times New Roman" w:cstheme="minorHAnsi"/>
          <w:color w:val="3C3C3C"/>
          <w:lang w:eastAsia="en-GB"/>
        </w:rPr>
        <w:t>CENTA Application form - available to download on the How to Apply section of the above link</w:t>
      </w:r>
    </w:p>
    <w:bookmarkEnd w:id="1"/>
    <w:p w14:paraId="6CE30CA4" w14:textId="77777777" w:rsidR="00BF420F" w:rsidRPr="00686A5A" w:rsidRDefault="00BF420F" w:rsidP="00BF420F">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t>CV</w:t>
      </w:r>
    </w:p>
    <w:p w14:paraId="5D68DE52" w14:textId="77777777" w:rsidR="00BF420F" w:rsidRPr="00686A5A" w:rsidRDefault="00BF420F" w:rsidP="00BF420F">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t>Personal statement explaining your interest in the project, your experience and why we should consider you</w:t>
      </w:r>
    </w:p>
    <w:p w14:paraId="1B25DB9D" w14:textId="77777777" w:rsidR="00BF420F" w:rsidRPr="00686A5A" w:rsidRDefault="00BF420F" w:rsidP="00BF420F">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t>Degree Certificates and Transcripts of study already completed and if possible transcript to date of study currently being undertaken</w:t>
      </w:r>
    </w:p>
    <w:p w14:paraId="1666D820" w14:textId="77777777" w:rsidR="00BF420F" w:rsidRPr="00686A5A" w:rsidRDefault="00BF420F" w:rsidP="00BF420F">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t>Evidence of English language proficiency if applicable</w:t>
      </w:r>
    </w:p>
    <w:p w14:paraId="027DFF0C" w14:textId="77777777" w:rsidR="00BF420F" w:rsidRDefault="00BF420F" w:rsidP="00BF420F">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t>In the reference section please enter the contact details of your two academic referees in the boxes provided or upload letters of reference if already available.</w:t>
      </w:r>
    </w:p>
    <w:p w14:paraId="36AE2469" w14:textId="42CFE945" w:rsidR="00BF420F" w:rsidRPr="00AE02FB" w:rsidRDefault="00BF420F" w:rsidP="00BF420F">
      <w:pPr>
        <w:shd w:val="clear" w:color="auto" w:fill="FFFFFF"/>
        <w:spacing w:after="0" w:line="240" w:lineRule="auto"/>
        <w:rPr>
          <w:rFonts w:eastAsia="Times New Roman" w:cstheme="minorHAnsi"/>
          <w:color w:val="FF0000"/>
          <w:lang w:eastAsia="en-GB"/>
        </w:rPr>
      </w:pPr>
      <w:r w:rsidRPr="00E7657A">
        <w:rPr>
          <w:rFonts w:eastAsia="Times New Roman" w:cstheme="minorHAnsi"/>
          <w:color w:val="3C3C3C"/>
          <w:lang w:eastAsia="en-GB"/>
        </w:rPr>
        <w:t xml:space="preserve">In the funding section please specify that you wish to be </w:t>
      </w:r>
      <w:r w:rsidRPr="00AE02FB">
        <w:rPr>
          <w:rFonts w:eastAsia="Times New Roman" w:cstheme="minorHAnsi"/>
          <w:color w:val="3C3C3C"/>
          <w:lang w:eastAsia="en-GB"/>
        </w:rPr>
        <w:t xml:space="preserve">considered for </w:t>
      </w:r>
      <w:r w:rsidRPr="00AE02FB">
        <w:rPr>
          <w:rFonts w:eastAsia="Times New Roman" w:cstheme="minorHAnsi"/>
          <w:color w:val="FF0000"/>
          <w:lang w:eastAsia="en-GB"/>
        </w:rPr>
        <w:t>Ref CENTA</w:t>
      </w:r>
      <w:r>
        <w:rPr>
          <w:rFonts w:eastAsia="Times New Roman" w:cstheme="minorHAnsi"/>
          <w:color w:val="FF0000"/>
          <w:lang w:eastAsia="en-GB"/>
        </w:rPr>
        <w:t>G2-GENE</w:t>
      </w:r>
      <w:r w:rsidR="007F18A9">
        <w:rPr>
          <w:rFonts w:eastAsia="Times New Roman" w:cstheme="minorHAnsi"/>
          <w:color w:val="FF0000"/>
          <w:lang w:eastAsia="en-GB"/>
        </w:rPr>
        <w:t>2</w:t>
      </w:r>
      <w:r>
        <w:rPr>
          <w:rFonts w:eastAsia="Times New Roman" w:cstheme="minorHAnsi"/>
          <w:color w:val="FF0000"/>
          <w:lang w:eastAsia="en-GB"/>
        </w:rPr>
        <w:t>-FEUD</w:t>
      </w:r>
    </w:p>
    <w:p w14:paraId="51B79AB3" w14:textId="77777777" w:rsidR="00BF420F" w:rsidRPr="00AE02FB" w:rsidRDefault="00BF420F" w:rsidP="00BF420F">
      <w:pPr>
        <w:shd w:val="clear" w:color="auto" w:fill="FFFFFF"/>
        <w:spacing w:after="0" w:line="240" w:lineRule="auto"/>
        <w:rPr>
          <w:rFonts w:eastAsia="Times New Roman" w:cstheme="minorHAnsi"/>
          <w:color w:val="3C3C3C"/>
          <w:shd w:val="clear" w:color="auto" w:fill="FFFFFF"/>
          <w:lang w:eastAsia="en-GB"/>
        </w:rPr>
      </w:pPr>
    </w:p>
    <w:p w14:paraId="0BB6AB9C" w14:textId="77777777" w:rsidR="00BF420F" w:rsidRPr="00AE02FB" w:rsidRDefault="00BF420F" w:rsidP="00BF420F">
      <w:pPr>
        <w:shd w:val="clear" w:color="auto" w:fill="FFFFFF"/>
        <w:spacing w:after="0" w:line="240" w:lineRule="auto"/>
        <w:rPr>
          <w:rFonts w:eastAsia="Times New Roman" w:cstheme="minorHAnsi"/>
          <w:color w:val="3C3C3C"/>
          <w:lang w:eastAsia="en-GB"/>
        </w:rPr>
      </w:pPr>
      <w:r w:rsidRPr="00AE02FB">
        <w:rPr>
          <w:rFonts w:eastAsia="Times New Roman" w:cstheme="minorHAnsi"/>
          <w:color w:val="3C3C3C"/>
          <w:shd w:val="clear" w:color="auto" w:fill="FFFFFF"/>
          <w:lang w:eastAsia="en-GB"/>
        </w:rPr>
        <w:t>In the proposal section please provide the name of the supervisors and project title (a proposal is not required)</w:t>
      </w:r>
    </w:p>
    <w:p w14:paraId="515CD85F" w14:textId="77777777" w:rsidR="00BF420F" w:rsidRDefault="00BF420F" w:rsidP="00BF420F">
      <w:pPr>
        <w:jc w:val="both"/>
        <w:rPr>
          <w:rFonts w:cstheme="minorHAnsi"/>
          <w:b/>
        </w:rPr>
      </w:pPr>
    </w:p>
    <w:p w14:paraId="73E58097" w14:textId="79B5DFEF" w:rsidR="00BF420F" w:rsidRPr="00D1675B" w:rsidRDefault="00BF420F" w:rsidP="00BF420F">
      <w:pPr>
        <w:jc w:val="both"/>
        <w:rPr>
          <w:rFonts w:cstheme="minorHAnsi"/>
        </w:rPr>
      </w:pPr>
      <w:r w:rsidRPr="00AE02FB">
        <w:rPr>
          <w:rFonts w:cstheme="minorHAnsi"/>
          <w:b/>
        </w:rPr>
        <w:t xml:space="preserve">Project / Funding Enquiries to: </w:t>
      </w:r>
      <w:hyperlink r:id="rId11" w:history="1">
        <w:r w:rsidRPr="00AE02FB">
          <w:rPr>
            <w:rStyle w:val="Hyperlink"/>
            <w:rFonts w:cstheme="minorHAnsi"/>
            <w:b/>
          </w:rPr>
          <w:t>CENTA@le.ac.uk</w:t>
        </w:r>
      </w:hyperlink>
      <w:r w:rsidRPr="00AE02FB">
        <w:rPr>
          <w:rFonts w:cstheme="minorHAnsi"/>
          <w:b/>
        </w:rPr>
        <w:t xml:space="preserve"> or </w:t>
      </w:r>
      <w:hyperlink r:id="rId12" w:history="1">
        <w:r w:rsidRPr="007701B7">
          <w:rPr>
            <w:rStyle w:val="Hyperlink"/>
          </w:rPr>
          <w:t>jh592@leicester.ac.uk</w:t>
        </w:r>
      </w:hyperlink>
      <w:r>
        <w:t xml:space="preserve"> </w:t>
      </w:r>
    </w:p>
    <w:p w14:paraId="4683087B" w14:textId="77777777" w:rsidR="00BF420F" w:rsidRDefault="00BF420F" w:rsidP="00BF420F">
      <w:pPr>
        <w:rPr>
          <w:b/>
        </w:rPr>
      </w:pPr>
      <w:r w:rsidRPr="00D1675B">
        <w:rPr>
          <w:rFonts w:cstheme="minorHAnsi"/>
          <w:b/>
        </w:rPr>
        <w:t xml:space="preserve">Application enquiries to </w:t>
      </w:r>
      <w:hyperlink r:id="rId13" w:history="1">
        <w:r w:rsidRPr="00D1675B">
          <w:rPr>
            <w:rStyle w:val="Hyperlink"/>
            <w:rFonts w:cstheme="minorHAnsi"/>
            <w:b/>
          </w:rPr>
          <w:t>pgradmissions@le.ac.uk</w:t>
        </w:r>
      </w:hyperlink>
      <w:r w:rsidRPr="00D1675B">
        <w:rPr>
          <w:b/>
        </w:rPr>
        <w:t xml:space="preserve"> </w:t>
      </w:r>
    </w:p>
    <w:p w14:paraId="5B429E2C" w14:textId="77777777" w:rsidR="00ED4667" w:rsidRPr="00D1675B" w:rsidRDefault="00ED4667" w:rsidP="00ED4667">
      <w:pPr>
        <w:pStyle w:val="NoSpacing"/>
        <w:rPr>
          <w:bCs/>
        </w:rPr>
      </w:pPr>
    </w:p>
    <w:sectPr w:rsidR="00ED4667" w:rsidRPr="00D1675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6452A"/>
    <w:multiLevelType w:val="hybridMultilevel"/>
    <w:tmpl w:val="2F66A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8B75E9"/>
    <w:multiLevelType w:val="multilevel"/>
    <w:tmpl w:val="9E3CE23A"/>
    <w:lvl w:ilvl="0">
      <w:start w:val="1"/>
      <w:numFmt w:val="decimal"/>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2" w15:restartNumberingAfterBreak="0">
    <w:nsid w:val="16A74C68"/>
    <w:multiLevelType w:val="hybridMultilevel"/>
    <w:tmpl w:val="B5F04CD6"/>
    <w:lvl w:ilvl="0" w:tplc="CC6A7AE8">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1">
    <w:nsid w:val="1F3B4D76"/>
    <w:multiLevelType w:val="multilevel"/>
    <w:tmpl w:val="BD0AD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8935BF"/>
    <w:multiLevelType w:val="hybridMultilevel"/>
    <w:tmpl w:val="618C9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C61D9B"/>
    <w:multiLevelType w:val="multilevel"/>
    <w:tmpl w:val="D9C85F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87949F5"/>
    <w:multiLevelType w:val="hybridMultilevel"/>
    <w:tmpl w:val="E5D6E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9420D9"/>
    <w:multiLevelType w:val="hybridMultilevel"/>
    <w:tmpl w:val="CB1CA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53921BD"/>
    <w:multiLevelType w:val="hybridMultilevel"/>
    <w:tmpl w:val="B718C2A6"/>
    <w:lvl w:ilvl="0" w:tplc="09820B0C">
      <w:start w:val="1"/>
      <w:numFmt w:val="bullet"/>
      <w:pStyle w:val="HRBulletLis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start w:val="1"/>
      <w:numFmt w:val="bullet"/>
      <w:lvlText w:val="o"/>
      <w:lvlJc w:val="left"/>
      <w:pPr>
        <w:ind w:left="4167" w:hanging="360"/>
      </w:pPr>
      <w:rPr>
        <w:rFonts w:ascii="Courier New" w:hAnsi="Courier New" w:cs="Courier New" w:hint="default"/>
      </w:rPr>
    </w:lvl>
    <w:lvl w:ilvl="5" w:tplc="08090005">
      <w:start w:val="1"/>
      <w:numFmt w:val="bullet"/>
      <w:lvlText w:val=""/>
      <w:lvlJc w:val="left"/>
      <w:pPr>
        <w:ind w:left="4887" w:hanging="360"/>
      </w:pPr>
      <w:rPr>
        <w:rFonts w:ascii="Wingdings" w:hAnsi="Wingdings" w:hint="default"/>
      </w:rPr>
    </w:lvl>
    <w:lvl w:ilvl="6" w:tplc="08090001">
      <w:start w:val="1"/>
      <w:numFmt w:val="bullet"/>
      <w:lvlText w:val=""/>
      <w:lvlJc w:val="left"/>
      <w:pPr>
        <w:ind w:left="5607" w:hanging="360"/>
      </w:pPr>
      <w:rPr>
        <w:rFonts w:ascii="Symbol" w:hAnsi="Symbol" w:hint="default"/>
      </w:rPr>
    </w:lvl>
    <w:lvl w:ilvl="7" w:tplc="08090003">
      <w:start w:val="1"/>
      <w:numFmt w:val="bullet"/>
      <w:lvlText w:val="o"/>
      <w:lvlJc w:val="left"/>
      <w:pPr>
        <w:ind w:left="6327" w:hanging="360"/>
      </w:pPr>
      <w:rPr>
        <w:rFonts w:ascii="Courier New" w:hAnsi="Courier New" w:cs="Courier New" w:hint="default"/>
      </w:rPr>
    </w:lvl>
    <w:lvl w:ilvl="8" w:tplc="08090005">
      <w:start w:val="1"/>
      <w:numFmt w:val="bullet"/>
      <w:lvlText w:val=""/>
      <w:lvlJc w:val="left"/>
      <w:pPr>
        <w:ind w:left="7047" w:hanging="360"/>
      </w:pPr>
      <w:rPr>
        <w:rFonts w:ascii="Wingdings" w:hAnsi="Wingdings" w:hint="default"/>
      </w:rPr>
    </w:lvl>
  </w:abstractNum>
  <w:abstractNum w:abstractNumId="9" w15:restartNumberingAfterBreak="0">
    <w:nsid w:val="558F0C11"/>
    <w:multiLevelType w:val="hybridMultilevel"/>
    <w:tmpl w:val="2E7254B8"/>
    <w:lvl w:ilvl="0" w:tplc="AF9C9690">
      <w:numFmt w:val="bullet"/>
      <w:lvlText w:val=""/>
      <w:lvlJc w:val="left"/>
      <w:pPr>
        <w:ind w:left="720" w:hanging="360"/>
      </w:pPr>
      <w:rPr>
        <w:rFonts w:ascii="Symbol" w:eastAsiaTheme="minorHAnsi" w:hAnsi="Symbol" w:cstheme="minorBidi" w:hint="default"/>
        <w:color w:val="FF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C4573B4"/>
    <w:multiLevelType w:val="hybridMultilevel"/>
    <w:tmpl w:val="248A1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7"/>
  </w:num>
  <w:num w:numId="4">
    <w:abstractNumId w:val="6"/>
  </w:num>
  <w:num w:numId="5">
    <w:abstractNumId w:val="4"/>
  </w:num>
  <w:num w:numId="6">
    <w:abstractNumId w:val="9"/>
  </w:num>
  <w:num w:numId="7">
    <w:abstractNumId w:val="5"/>
  </w:num>
  <w:num w:numId="8">
    <w:abstractNumId w:val="3"/>
  </w:num>
  <w:num w:numId="9">
    <w:abstractNumId w:val="0"/>
  </w:num>
  <w:num w:numId="10">
    <w:abstractNumId w:val="2"/>
  </w:num>
  <w:num w:numId="11">
    <w:abstractNumId w:val="0"/>
  </w:num>
  <w:num w:numId="12">
    <w:abstractNumId w:val="1"/>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6CBA"/>
    <w:rsid w:val="0002495F"/>
    <w:rsid w:val="000B797E"/>
    <w:rsid w:val="00186CBA"/>
    <w:rsid w:val="001A22DD"/>
    <w:rsid w:val="00242BA4"/>
    <w:rsid w:val="00330074"/>
    <w:rsid w:val="003A7DE6"/>
    <w:rsid w:val="003E3E31"/>
    <w:rsid w:val="004C2F09"/>
    <w:rsid w:val="005F7F9C"/>
    <w:rsid w:val="00686A5A"/>
    <w:rsid w:val="00797C94"/>
    <w:rsid w:val="007F18A9"/>
    <w:rsid w:val="00821411"/>
    <w:rsid w:val="008862CC"/>
    <w:rsid w:val="008B235E"/>
    <w:rsid w:val="009817A7"/>
    <w:rsid w:val="00A41B42"/>
    <w:rsid w:val="00A5584E"/>
    <w:rsid w:val="00B24449"/>
    <w:rsid w:val="00B90549"/>
    <w:rsid w:val="00BB2974"/>
    <w:rsid w:val="00BD3138"/>
    <w:rsid w:val="00BF420F"/>
    <w:rsid w:val="00D1675B"/>
    <w:rsid w:val="00D930FC"/>
    <w:rsid w:val="00DC7AB5"/>
    <w:rsid w:val="00DF28DA"/>
    <w:rsid w:val="00E7657A"/>
    <w:rsid w:val="00ED4667"/>
    <w:rsid w:val="00FD74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157939"/>
  <w15:chartTrackingRefBased/>
  <w15:docId w15:val="{77B3D2A9-8691-4CDC-B7D9-713A6D834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6CBA"/>
    <w:rPr>
      <w:color w:val="0563C1" w:themeColor="hyperlink"/>
      <w:u w:val="single"/>
    </w:rPr>
  </w:style>
  <w:style w:type="paragraph" w:styleId="NoSpacing">
    <w:name w:val="No Spacing"/>
    <w:uiPriority w:val="1"/>
    <w:qFormat/>
    <w:rsid w:val="00DC7AB5"/>
    <w:pPr>
      <w:spacing w:after="0" w:line="240" w:lineRule="auto"/>
    </w:pPr>
  </w:style>
  <w:style w:type="paragraph" w:customStyle="1" w:styleId="HRBulletList">
    <w:name w:val="HR Bullet List"/>
    <w:uiPriority w:val="99"/>
    <w:qFormat/>
    <w:rsid w:val="00DC7AB5"/>
    <w:pPr>
      <w:numPr>
        <w:numId w:val="1"/>
      </w:numPr>
      <w:spacing w:after="110" w:line="240" w:lineRule="auto"/>
    </w:pPr>
    <w:rPr>
      <w:rFonts w:ascii="Calibri" w:eastAsia="Times New Roman" w:hAnsi="Calibri" w:cs="Times New Roman"/>
    </w:rPr>
  </w:style>
  <w:style w:type="character" w:styleId="FollowedHyperlink">
    <w:name w:val="FollowedHyperlink"/>
    <w:basedOn w:val="DefaultParagraphFont"/>
    <w:uiPriority w:val="99"/>
    <w:semiHidden/>
    <w:unhideWhenUsed/>
    <w:rsid w:val="00DC7AB5"/>
    <w:rPr>
      <w:color w:val="954F72" w:themeColor="followedHyperlink"/>
      <w:u w:val="single"/>
    </w:rPr>
  </w:style>
  <w:style w:type="paragraph" w:styleId="ListParagraph">
    <w:name w:val="List Paragraph"/>
    <w:basedOn w:val="Normal"/>
    <w:uiPriority w:val="34"/>
    <w:qFormat/>
    <w:rsid w:val="00B24449"/>
    <w:pPr>
      <w:ind w:left="720"/>
      <w:contextualSpacing/>
    </w:pPr>
  </w:style>
  <w:style w:type="paragraph" w:styleId="NormalWeb">
    <w:name w:val="Normal (Web)"/>
    <w:basedOn w:val="Normal"/>
    <w:uiPriority w:val="99"/>
    <w:semiHidden/>
    <w:unhideWhenUsed/>
    <w:rsid w:val="00686A5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86A5A"/>
    <w:rPr>
      <w:b/>
      <w:bCs/>
    </w:rPr>
  </w:style>
  <w:style w:type="paragraph" w:customStyle="1" w:styleId="msonormal0">
    <w:name w:val="msonormal"/>
    <w:basedOn w:val="Normal"/>
    <w:rsid w:val="00B9054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semiHidden/>
    <w:unhideWhenUsed/>
    <w:rsid w:val="00ED4667"/>
    <w:pPr>
      <w:spacing w:line="256" w:lineRule="auto"/>
    </w:pPr>
  </w:style>
  <w:style w:type="character" w:styleId="UnresolvedMention">
    <w:name w:val="Unresolved Mention"/>
    <w:basedOn w:val="DefaultParagraphFont"/>
    <w:uiPriority w:val="99"/>
    <w:semiHidden/>
    <w:unhideWhenUsed/>
    <w:rsid w:val="00BF42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835759">
      <w:bodyDiv w:val="1"/>
      <w:marLeft w:val="0"/>
      <w:marRight w:val="0"/>
      <w:marTop w:val="0"/>
      <w:marBottom w:val="0"/>
      <w:divBdr>
        <w:top w:val="none" w:sz="0" w:space="0" w:color="auto"/>
        <w:left w:val="none" w:sz="0" w:space="0" w:color="auto"/>
        <w:bottom w:val="none" w:sz="0" w:space="0" w:color="auto"/>
        <w:right w:val="none" w:sz="0" w:space="0" w:color="auto"/>
      </w:divBdr>
    </w:div>
    <w:div w:id="1232621552">
      <w:bodyDiv w:val="1"/>
      <w:marLeft w:val="0"/>
      <w:marRight w:val="0"/>
      <w:marTop w:val="0"/>
      <w:marBottom w:val="0"/>
      <w:divBdr>
        <w:top w:val="none" w:sz="0" w:space="0" w:color="auto"/>
        <w:left w:val="none" w:sz="0" w:space="0" w:color="auto"/>
        <w:bottom w:val="none" w:sz="0" w:space="0" w:color="auto"/>
        <w:right w:val="none" w:sz="0" w:space="0" w:color="auto"/>
      </w:divBdr>
    </w:div>
    <w:div w:id="1554123694">
      <w:bodyDiv w:val="1"/>
      <w:marLeft w:val="0"/>
      <w:marRight w:val="0"/>
      <w:marTop w:val="0"/>
      <w:marBottom w:val="0"/>
      <w:divBdr>
        <w:top w:val="none" w:sz="0" w:space="0" w:color="auto"/>
        <w:left w:val="none" w:sz="0" w:space="0" w:color="auto"/>
        <w:bottom w:val="none" w:sz="0" w:space="0" w:color="auto"/>
        <w:right w:val="none" w:sz="0" w:space="0" w:color="auto"/>
      </w:divBdr>
    </w:div>
    <w:div w:id="1868368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mailto:pgradmissions@le.ac.uk" TargetMode="Externa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hyperlink" Target="mailto:jh592@leicester.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f190@le.ac.uk" TargetMode="External"/><Relationship Id="rId11" Type="http://schemas.openxmlformats.org/officeDocument/2006/relationships/hyperlink" Target="mailto:CENTA@le.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le.ac.uk/study/research-degrees/funded-opportunities/centa-phd-studentships" TargetMode="External"/><Relationship Id="rId4" Type="http://schemas.openxmlformats.org/officeDocument/2006/relationships/settings" Target="settings.xml"/><Relationship Id="rId9" Type="http://schemas.openxmlformats.org/officeDocument/2006/relationships/hyperlink" Target="https://le.ac.uk/study/research-degrees/entry-reqs/eng-lang-req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B23B-F506-4BB8-A577-77590E6C7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4</Pages>
  <Words>3831</Words>
  <Characters>21838</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25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White</dc:creator>
  <cp:keywords/>
  <dc:description/>
  <cp:lastModifiedBy>White, Karen L.</cp:lastModifiedBy>
  <cp:revision>7</cp:revision>
  <dcterms:created xsi:type="dcterms:W3CDTF">2022-09-01T14:51:00Z</dcterms:created>
  <dcterms:modified xsi:type="dcterms:W3CDTF">2022-11-17T11:54:00Z</dcterms:modified>
</cp:coreProperties>
</file>